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B3FC0D" w14:textId="175D99BD" w:rsidR="001027DA" w:rsidRPr="002F2658" w:rsidRDefault="001027DA" w:rsidP="001027DA">
      <w:pPr>
        <w:jc w:val="center"/>
        <w:rPr>
          <w:b/>
          <w:lang w:val="lt-LT"/>
        </w:rPr>
      </w:pPr>
      <w:r w:rsidRPr="002F2658">
        <w:rPr>
          <w:b/>
          <w:noProof/>
          <w:lang w:val="lt-LT" w:eastAsia="lt-LT"/>
        </w:rPr>
        <w:drawing>
          <wp:inline distT="0" distB="0" distL="0" distR="0" wp14:anchorId="1EDA95DD" wp14:editId="16687B2C">
            <wp:extent cx="882650" cy="970280"/>
            <wp:effectExtent l="0" t="0" r="0" b="0"/>
            <wp:docPr id="1" name="Picture 1"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82650" cy="970280"/>
                    </a:xfrm>
                    <a:prstGeom prst="rect">
                      <a:avLst/>
                    </a:prstGeom>
                    <a:noFill/>
                    <a:ln>
                      <a:noFill/>
                    </a:ln>
                  </pic:spPr>
                </pic:pic>
              </a:graphicData>
            </a:graphic>
          </wp:inline>
        </w:drawing>
      </w:r>
    </w:p>
    <w:p w14:paraId="0DD9647B" w14:textId="77777777" w:rsidR="001027DA" w:rsidRPr="002F2658" w:rsidRDefault="001027DA" w:rsidP="001027DA">
      <w:pPr>
        <w:spacing w:before="600" w:after="120"/>
        <w:jc w:val="center"/>
        <w:rPr>
          <w:b/>
          <w:lang w:val="lt-LT"/>
        </w:rPr>
      </w:pPr>
      <w:r w:rsidRPr="002F2658">
        <w:rPr>
          <w:b/>
          <w:lang w:val="lt-LT"/>
        </w:rPr>
        <w:t>Kauno technologijos universitetas</w:t>
      </w:r>
    </w:p>
    <w:p w14:paraId="67F0696B" w14:textId="2E41A765" w:rsidR="001027DA" w:rsidRPr="002F2658" w:rsidRDefault="001027DA" w:rsidP="001027DA">
      <w:pPr>
        <w:spacing w:before="120" w:after="960"/>
        <w:jc w:val="center"/>
        <w:rPr>
          <w:lang w:val="lt-LT"/>
        </w:rPr>
      </w:pPr>
      <w:r w:rsidRPr="002F2658">
        <w:rPr>
          <w:lang w:val="lt-LT"/>
        </w:rPr>
        <w:t>Informatikos fakultetas</w:t>
      </w:r>
    </w:p>
    <w:p w14:paraId="27BF9613" w14:textId="1AC0CADD" w:rsidR="001027DA" w:rsidRPr="002F2658" w:rsidRDefault="001027DA" w:rsidP="001027DA">
      <w:pPr>
        <w:spacing w:before="120" w:after="960"/>
        <w:jc w:val="center"/>
        <w:rPr>
          <w:b/>
          <w:bCs/>
          <w:lang w:val="lt-LT"/>
        </w:rPr>
      </w:pPr>
      <w:r w:rsidRPr="002F2658">
        <w:rPr>
          <w:b/>
          <w:bCs/>
          <w:lang w:val="lt-LT"/>
        </w:rPr>
        <w:t>Eligijus Kiudys</w:t>
      </w:r>
    </w:p>
    <w:p w14:paraId="0D092A8E" w14:textId="5EA2FCF2" w:rsidR="001027DA" w:rsidRPr="002F2658" w:rsidRDefault="00385FE6" w:rsidP="001027DA">
      <w:pPr>
        <w:jc w:val="center"/>
        <w:rPr>
          <w:b/>
          <w:sz w:val="36"/>
          <w:szCs w:val="36"/>
          <w:lang w:val="lt-LT"/>
        </w:rPr>
      </w:pPr>
      <w:r w:rsidRPr="002F2658">
        <w:rPr>
          <w:b/>
          <w:sz w:val="36"/>
          <w:szCs w:val="36"/>
          <w:lang w:val="lt-LT"/>
        </w:rPr>
        <w:t>Rolėmis grįstas žiniatinklio programų prieigos valdymo metodas</w:t>
      </w:r>
    </w:p>
    <w:p w14:paraId="33B246A7" w14:textId="49FD3072" w:rsidR="001027DA" w:rsidRPr="002F2658" w:rsidRDefault="001027DA" w:rsidP="001027DA">
      <w:pPr>
        <w:spacing w:before="120" w:after="3120"/>
        <w:jc w:val="center"/>
        <w:rPr>
          <w:sz w:val="28"/>
          <w:szCs w:val="28"/>
          <w:lang w:val="lt-LT"/>
        </w:rPr>
      </w:pPr>
      <w:r w:rsidRPr="002F2658">
        <w:rPr>
          <w:sz w:val="28"/>
          <w:szCs w:val="28"/>
          <w:lang w:val="lt-LT"/>
        </w:rPr>
        <w:t>Analizė</w:t>
      </w:r>
    </w:p>
    <w:p w14:paraId="6237B0D7" w14:textId="3226DC18" w:rsidR="001027DA" w:rsidRPr="002F2658" w:rsidRDefault="001027DA" w:rsidP="001027DA">
      <w:pPr>
        <w:pStyle w:val="Autorius"/>
        <w:tabs>
          <w:tab w:val="clear" w:pos="6096"/>
        </w:tabs>
        <w:ind w:left="5130"/>
      </w:pPr>
      <w:r w:rsidRPr="002F2658">
        <w:t>Vertino:</w:t>
      </w:r>
    </w:p>
    <w:p w14:paraId="383D95E0" w14:textId="121ADD81" w:rsidR="001027DA" w:rsidRPr="002F2658" w:rsidRDefault="001027DA" w:rsidP="001027DA">
      <w:pPr>
        <w:pStyle w:val="Autorius"/>
        <w:tabs>
          <w:tab w:val="clear" w:pos="6096"/>
          <w:tab w:val="left" w:pos="5670"/>
        </w:tabs>
        <w:spacing w:after="2040"/>
        <w:ind w:right="-180"/>
      </w:pPr>
      <w:r w:rsidRPr="002F2658">
        <w:tab/>
        <w:t xml:space="preserve">prof. Algimantas </w:t>
      </w:r>
      <w:proofErr w:type="spellStart"/>
      <w:r w:rsidRPr="002F2658">
        <w:t>Venčkauskas</w:t>
      </w:r>
      <w:proofErr w:type="spellEnd"/>
    </w:p>
    <w:p w14:paraId="04F7BBE5" w14:textId="3E0E88F7" w:rsidR="00B15CEA" w:rsidRPr="002F2658" w:rsidRDefault="001027DA" w:rsidP="001027DA">
      <w:pPr>
        <w:jc w:val="center"/>
        <w:rPr>
          <w:rFonts w:asciiTheme="majorHAnsi" w:eastAsiaTheme="majorEastAsia" w:hAnsiTheme="majorHAnsi" w:cstheme="majorBidi"/>
          <w:color w:val="2F5496" w:themeColor="accent1" w:themeShade="BF"/>
          <w:sz w:val="32"/>
          <w:szCs w:val="32"/>
          <w:lang w:val="lt-LT"/>
        </w:rPr>
      </w:pPr>
      <w:r w:rsidRPr="002F2658">
        <w:rPr>
          <w:b/>
          <w:bCs/>
          <w:w w:val="90"/>
          <w:sz w:val="28"/>
          <w:szCs w:val="28"/>
          <w:lang w:val="lt-LT"/>
        </w:rPr>
        <w:t>Kaunas 202</w:t>
      </w:r>
      <w:r w:rsidR="00EB68E0" w:rsidRPr="002F2658">
        <w:rPr>
          <w:b/>
          <w:bCs/>
          <w:w w:val="90"/>
          <w:sz w:val="28"/>
          <w:szCs w:val="28"/>
          <w:lang w:val="lt-LT"/>
        </w:rPr>
        <w:t>2</w:t>
      </w:r>
    </w:p>
    <w:sdt>
      <w:sdtPr>
        <w:rPr>
          <w:rFonts w:eastAsiaTheme="minorHAnsi" w:cstheme="minorBidi"/>
          <w:b w:val="0"/>
          <w:sz w:val="24"/>
          <w:szCs w:val="22"/>
          <w:lang w:val="lt-LT"/>
        </w:rPr>
        <w:id w:val="-211114488"/>
        <w:docPartObj>
          <w:docPartGallery w:val="Table of Contents"/>
          <w:docPartUnique/>
        </w:docPartObj>
      </w:sdtPr>
      <w:sdtEndPr>
        <w:rPr>
          <w:bCs/>
          <w:noProof/>
        </w:rPr>
      </w:sdtEndPr>
      <w:sdtContent>
        <w:p w14:paraId="1237184E" w14:textId="77777777" w:rsidR="002F1280" w:rsidRPr="002F2658" w:rsidRDefault="002F1280" w:rsidP="002F1280">
          <w:pPr>
            <w:pStyle w:val="TOCHeading"/>
            <w:rPr>
              <w:lang w:val="lt-LT"/>
            </w:rPr>
          </w:pPr>
          <w:r w:rsidRPr="002F2658">
            <w:rPr>
              <w:lang w:val="lt-LT"/>
            </w:rPr>
            <w:t>Turinys</w:t>
          </w:r>
        </w:p>
        <w:p w14:paraId="0BB02EE9" w14:textId="0C356FAF" w:rsidR="002650BA" w:rsidRDefault="002F1280">
          <w:pPr>
            <w:pStyle w:val="TOC1"/>
            <w:tabs>
              <w:tab w:val="right" w:leader="dot" w:pos="9350"/>
            </w:tabs>
            <w:rPr>
              <w:rFonts w:asciiTheme="minorHAnsi" w:eastAsiaTheme="minorEastAsia" w:hAnsiTheme="minorHAnsi"/>
              <w:noProof/>
              <w:szCs w:val="24"/>
              <w:lang w:val="en-LT" w:eastAsia="en-GB"/>
            </w:rPr>
          </w:pPr>
          <w:r w:rsidRPr="002F2658">
            <w:rPr>
              <w:lang w:val="lt-LT"/>
            </w:rPr>
            <w:fldChar w:fldCharType="begin"/>
          </w:r>
          <w:r w:rsidRPr="002F2658">
            <w:rPr>
              <w:lang w:val="lt-LT"/>
            </w:rPr>
            <w:instrText xml:space="preserve"> TOC \o "1-3" \h \z \u </w:instrText>
          </w:r>
          <w:r w:rsidRPr="002F2658">
            <w:rPr>
              <w:lang w:val="lt-LT"/>
            </w:rPr>
            <w:fldChar w:fldCharType="separate"/>
          </w:r>
          <w:hyperlink w:anchor="_Toc106674885" w:history="1">
            <w:r w:rsidR="002650BA" w:rsidRPr="00D8677B">
              <w:rPr>
                <w:rStyle w:val="Hyperlink"/>
                <w:noProof/>
                <w:lang w:val="lt-LT"/>
              </w:rPr>
              <w:t>Įžanga</w:t>
            </w:r>
            <w:r w:rsidR="002650BA">
              <w:rPr>
                <w:noProof/>
                <w:webHidden/>
              </w:rPr>
              <w:tab/>
            </w:r>
            <w:r w:rsidR="002650BA">
              <w:rPr>
                <w:noProof/>
                <w:webHidden/>
              </w:rPr>
              <w:fldChar w:fldCharType="begin"/>
            </w:r>
            <w:r w:rsidR="002650BA">
              <w:rPr>
                <w:noProof/>
                <w:webHidden/>
              </w:rPr>
              <w:instrText xml:space="preserve"> PAGEREF _Toc106674885 \h </w:instrText>
            </w:r>
            <w:r w:rsidR="002650BA">
              <w:rPr>
                <w:noProof/>
                <w:webHidden/>
              </w:rPr>
            </w:r>
            <w:r w:rsidR="002650BA">
              <w:rPr>
                <w:noProof/>
                <w:webHidden/>
              </w:rPr>
              <w:fldChar w:fldCharType="separate"/>
            </w:r>
            <w:r w:rsidR="002650BA">
              <w:rPr>
                <w:noProof/>
                <w:webHidden/>
              </w:rPr>
              <w:t>4</w:t>
            </w:r>
            <w:r w:rsidR="002650BA">
              <w:rPr>
                <w:noProof/>
                <w:webHidden/>
              </w:rPr>
              <w:fldChar w:fldCharType="end"/>
            </w:r>
          </w:hyperlink>
        </w:p>
        <w:p w14:paraId="01044A16" w14:textId="6249CC64" w:rsidR="002650BA" w:rsidRDefault="002650BA">
          <w:pPr>
            <w:pStyle w:val="TOC2"/>
            <w:tabs>
              <w:tab w:val="right" w:leader="dot" w:pos="9350"/>
            </w:tabs>
            <w:rPr>
              <w:rFonts w:asciiTheme="minorHAnsi" w:eastAsiaTheme="minorEastAsia" w:hAnsiTheme="minorHAnsi"/>
              <w:noProof/>
              <w:szCs w:val="24"/>
              <w:lang w:val="en-LT" w:eastAsia="en-GB"/>
            </w:rPr>
          </w:pPr>
          <w:hyperlink w:anchor="_Toc106674886" w:history="1">
            <w:r w:rsidRPr="00D8677B">
              <w:rPr>
                <w:rStyle w:val="Hyperlink"/>
                <w:noProof/>
                <w:lang w:val="lt-LT"/>
              </w:rPr>
              <w:t>Tikslas ir uždaviniai</w:t>
            </w:r>
            <w:r>
              <w:rPr>
                <w:noProof/>
                <w:webHidden/>
              </w:rPr>
              <w:tab/>
            </w:r>
            <w:r>
              <w:rPr>
                <w:noProof/>
                <w:webHidden/>
              </w:rPr>
              <w:fldChar w:fldCharType="begin"/>
            </w:r>
            <w:r>
              <w:rPr>
                <w:noProof/>
                <w:webHidden/>
              </w:rPr>
              <w:instrText xml:space="preserve"> PAGEREF _Toc106674886 \h </w:instrText>
            </w:r>
            <w:r>
              <w:rPr>
                <w:noProof/>
                <w:webHidden/>
              </w:rPr>
            </w:r>
            <w:r>
              <w:rPr>
                <w:noProof/>
                <w:webHidden/>
              </w:rPr>
              <w:fldChar w:fldCharType="separate"/>
            </w:r>
            <w:r>
              <w:rPr>
                <w:noProof/>
                <w:webHidden/>
              </w:rPr>
              <w:t>4</w:t>
            </w:r>
            <w:r>
              <w:rPr>
                <w:noProof/>
                <w:webHidden/>
              </w:rPr>
              <w:fldChar w:fldCharType="end"/>
            </w:r>
          </w:hyperlink>
        </w:p>
        <w:p w14:paraId="1C9ACC44" w14:textId="13A7EF6B" w:rsidR="002650BA" w:rsidRDefault="002650BA">
          <w:pPr>
            <w:pStyle w:val="TOC2"/>
            <w:tabs>
              <w:tab w:val="right" w:leader="dot" w:pos="9350"/>
            </w:tabs>
            <w:rPr>
              <w:rFonts w:asciiTheme="minorHAnsi" w:eastAsiaTheme="minorEastAsia" w:hAnsiTheme="minorHAnsi"/>
              <w:noProof/>
              <w:szCs w:val="24"/>
              <w:lang w:val="en-LT" w:eastAsia="en-GB"/>
            </w:rPr>
          </w:pPr>
          <w:hyperlink w:anchor="_Toc106674887" w:history="1">
            <w:r w:rsidRPr="00D8677B">
              <w:rPr>
                <w:rStyle w:val="Hyperlink"/>
                <w:noProof/>
                <w:lang w:val="lt-LT"/>
              </w:rPr>
              <w:t>Dokumento struktūra</w:t>
            </w:r>
            <w:r>
              <w:rPr>
                <w:noProof/>
                <w:webHidden/>
              </w:rPr>
              <w:tab/>
            </w:r>
            <w:r>
              <w:rPr>
                <w:noProof/>
                <w:webHidden/>
              </w:rPr>
              <w:fldChar w:fldCharType="begin"/>
            </w:r>
            <w:r>
              <w:rPr>
                <w:noProof/>
                <w:webHidden/>
              </w:rPr>
              <w:instrText xml:space="preserve"> PAGEREF _Toc106674887 \h </w:instrText>
            </w:r>
            <w:r>
              <w:rPr>
                <w:noProof/>
                <w:webHidden/>
              </w:rPr>
            </w:r>
            <w:r>
              <w:rPr>
                <w:noProof/>
                <w:webHidden/>
              </w:rPr>
              <w:fldChar w:fldCharType="separate"/>
            </w:r>
            <w:r>
              <w:rPr>
                <w:noProof/>
                <w:webHidden/>
              </w:rPr>
              <w:t>4</w:t>
            </w:r>
            <w:r>
              <w:rPr>
                <w:noProof/>
                <w:webHidden/>
              </w:rPr>
              <w:fldChar w:fldCharType="end"/>
            </w:r>
          </w:hyperlink>
        </w:p>
        <w:p w14:paraId="799B0EDD" w14:textId="382859B6" w:rsidR="002650BA" w:rsidRDefault="002650BA">
          <w:pPr>
            <w:pStyle w:val="TOC1"/>
            <w:tabs>
              <w:tab w:val="right" w:leader="dot" w:pos="9350"/>
            </w:tabs>
            <w:rPr>
              <w:rFonts w:asciiTheme="minorHAnsi" w:eastAsiaTheme="minorEastAsia" w:hAnsiTheme="minorHAnsi"/>
              <w:noProof/>
              <w:szCs w:val="24"/>
              <w:lang w:val="en-LT" w:eastAsia="en-GB"/>
            </w:rPr>
          </w:pPr>
          <w:hyperlink w:anchor="_Toc106674888" w:history="1">
            <w:r w:rsidRPr="00D8677B">
              <w:rPr>
                <w:rStyle w:val="Hyperlink"/>
                <w:noProof/>
                <w:lang w:val="lt-LT"/>
              </w:rPr>
              <w:t>Žiniatinklio programų prieigos valdymo problemos</w:t>
            </w:r>
            <w:r>
              <w:rPr>
                <w:noProof/>
                <w:webHidden/>
              </w:rPr>
              <w:tab/>
            </w:r>
            <w:r>
              <w:rPr>
                <w:noProof/>
                <w:webHidden/>
              </w:rPr>
              <w:fldChar w:fldCharType="begin"/>
            </w:r>
            <w:r>
              <w:rPr>
                <w:noProof/>
                <w:webHidden/>
              </w:rPr>
              <w:instrText xml:space="preserve"> PAGEREF _Toc106674888 \h </w:instrText>
            </w:r>
            <w:r>
              <w:rPr>
                <w:noProof/>
                <w:webHidden/>
              </w:rPr>
            </w:r>
            <w:r>
              <w:rPr>
                <w:noProof/>
                <w:webHidden/>
              </w:rPr>
              <w:fldChar w:fldCharType="separate"/>
            </w:r>
            <w:r>
              <w:rPr>
                <w:noProof/>
                <w:webHidden/>
              </w:rPr>
              <w:t>5</w:t>
            </w:r>
            <w:r>
              <w:rPr>
                <w:noProof/>
                <w:webHidden/>
              </w:rPr>
              <w:fldChar w:fldCharType="end"/>
            </w:r>
          </w:hyperlink>
        </w:p>
        <w:p w14:paraId="4C962889" w14:textId="1368859C" w:rsidR="002650BA" w:rsidRDefault="002650BA">
          <w:pPr>
            <w:pStyle w:val="TOC2"/>
            <w:tabs>
              <w:tab w:val="right" w:leader="dot" w:pos="9350"/>
            </w:tabs>
            <w:rPr>
              <w:rFonts w:asciiTheme="minorHAnsi" w:eastAsiaTheme="minorEastAsia" w:hAnsiTheme="minorHAnsi"/>
              <w:noProof/>
              <w:szCs w:val="24"/>
              <w:lang w:val="en-LT" w:eastAsia="en-GB"/>
            </w:rPr>
          </w:pPr>
          <w:hyperlink w:anchor="_Toc106674889" w:history="1">
            <w:r w:rsidRPr="00D8677B">
              <w:rPr>
                <w:rStyle w:val="Hyperlink"/>
                <w:noProof/>
                <w:lang w:val="lt-LT"/>
              </w:rPr>
              <w:t>Prieigos valdymas (Separation of Duty)</w:t>
            </w:r>
            <w:r>
              <w:rPr>
                <w:noProof/>
                <w:webHidden/>
              </w:rPr>
              <w:tab/>
            </w:r>
            <w:r>
              <w:rPr>
                <w:noProof/>
                <w:webHidden/>
              </w:rPr>
              <w:fldChar w:fldCharType="begin"/>
            </w:r>
            <w:r>
              <w:rPr>
                <w:noProof/>
                <w:webHidden/>
              </w:rPr>
              <w:instrText xml:space="preserve"> PAGEREF _Toc106674889 \h </w:instrText>
            </w:r>
            <w:r>
              <w:rPr>
                <w:noProof/>
                <w:webHidden/>
              </w:rPr>
            </w:r>
            <w:r>
              <w:rPr>
                <w:noProof/>
                <w:webHidden/>
              </w:rPr>
              <w:fldChar w:fldCharType="separate"/>
            </w:r>
            <w:r>
              <w:rPr>
                <w:noProof/>
                <w:webHidden/>
              </w:rPr>
              <w:t>6</w:t>
            </w:r>
            <w:r>
              <w:rPr>
                <w:noProof/>
                <w:webHidden/>
              </w:rPr>
              <w:fldChar w:fldCharType="end"/>
            </w:r>
          </w:hyperlink>
        </w:p>
        <w:p w14:paraId="379DF5BF" w14:textId="37E1E5B8" w:rsidR="002650BA" w:rsidRDefault="002650BA">
          <w:pPr>
            <w:pStyle w:val="TOC2"/>
            <w:tabs>
              <w:tab w:val="right" w:leader="dot" w:pos="9350"/>
            </w:tabs>
            <w:rPr>
              <w:rFonts w:asciiTheme="minorHAnsi" w:eastAsiaTheme="minorEastAsia" w:hAnsiTheme="minorHAnsi"/>
              <w:noProof/>
              <w:szCs w:val="24"/>
              <w:lang w:val="en-LT" w:eastAsia="en-GB"/>
            </w:rPr>
          </w:pPr>
          <w:hyperlink w:anchor="_Toc106674890" w:history="1">
            <w:r w:rsidRPr="00D8677B">
              <w:rPr>
                <w:rStyle w:val="Hyperlink"/>
                <w:noProof/>
                <w:lang w:val="lt-LT"/>
              </w:rPr>
              <w:t>Dinamiškumas</w:t>
            </w:r>
            <w:r>
              <w:rPr>
                <w:noProof/>
                <w:webHidden/>
              </w:rPr>
              <w:tab/>
            </w:r>
            <w:r>
              <w:rPr>
                <w:noProof/>
                <w:webHidden/>
              </w:rPr>
              <w:fldChar w:fldCharType="begin"/>
            </w:r>
            <w:r>
              <w:rPr>
                <w:noProof/>
                <w:webHidden/>
              </w:rPr>
              <w:instrText xml:space="preserve"> PAGEREF _Toc106674890 \h </w:instrText>
            </w:r>
            <w:r>
              <w:rPr>
                <w:noProof/>
                <w:webHidden/>
              </w:rPr>
            </w:r>
            <w:r>
              <w:rPr>
                <w:noProof/>
                <w:webHidden/>
              </w:rPr>
              <w:fldChar w:fldCharType="separate"/>
            </w:r>
            <w:r>
              <w:rPr>
                <w:noProof/>
                <w:webHidden/>
              </w:rPr>
              <w:t>6</w:t>
            </w:r>
            <w:r>
              <w:rPr>
                <w:noProof/>
                <w:webHidden/>
              </w:rPr>
              <w:fldChar w:fldCharType="end"/>
            </w:r>
          </w:hyperlink>
        </w:p>
        <w:p w14:paraId="41E98265" w14:textId="39FE345F" w:rsidR="002650BA" w:rsidRDefault="002650BA">
          <w:pPr>
            <w:pStyle w:val="TOC2"/>
            <w:tabs>
              <w:tab w:val="right" w:leader="dot" w:pos="9350"/>
            </w:tabs>
            <w:rPr>
              <w:rFonts w:asciiTheme="minorHAnsi" w:eastAsiaTheme="minorEastAsia" w:hAnsiTheme="minorHAnsi"/>
              <w:noProof/>
              <w:szCs w:val="24"/>
              <w:lang w:val="en-LT" w:eastAsia="en-GB"/>
            </w:rPr>
          </w:pPr>
          <w:hyperlink w:anchor="_Toc106674891" w:history="1">
            <w:r w:rsidRPr="00D8677B">
              <w:rPr>
                <w:rStyle w:val="Hyperlink"/>
                <w:noProof/>
                <w:lang w:val="lt-LT"/>
              </w:rPr>
              <w:t>Vientisumo problema tarp sistemu</w:t>
            </w:r>
            <w:r>
              <w:rPr>
                <w:noProof/>
                <w:webHidden/>
              </w:rPr>
              <w:tab/>
            </w:r>
            <w:r>
              <w:rPr>
                <w:noProof/>
                <w:webHidden/>
              </w:rPr>
              <w:fldChar w:fldCharType="begin"/>
            </w:r>
            <w:r>
              <w:rPr>
                <w:noProof/>
                <w:webHidden/>
              </w:rPr>
              <w:instrText xml:space="preserve"> PAGEREF _Toc106674891 \h </w:instrText>
            </w:r>
            <w:r>
              <w:rPr>
                <w:noProof/>
                <w:webHidden/>
              </w:rPr>
            </w:r>
            <w:r>
              <w:rPr>
                <w:noProof/>
                <w:webHidden/>
              </w:rPr>
              <w:fldChar w:fldCharType="separate"/>
            </w:r>
            <w:r>
              <w:rPr>
                <w:noProof/>
                <w:webHidden/>
              </w:rPr>
              <w:t>6</w:t>
            </w:r>
            <w:r>
              <w:rPr>
                <w:noProof/>
                <w:webHidden/>
              </w:rPr>
              <w:fldChar w:fldCharType="end"/>
            </w:r>
          </w:hyperlink>
        </w:p>
        <w:p w14:paraId="363C26A6" w14:textId="56B8E7F5" w:rsidR="002650BA" w:rsidRDefault="002650BA">
          <w:pPr>
            <w:pStyle w:val="TOC2"/>
            <w:tabs>
              <w:tab w:val="right" w:leader="dot" w:pos="9350"/>
            </w:tabs>
            <w:rPr>
              <w:rFonts w:asciiTheme="minorHAnsi" w:eastAsiaTheme="minorEastAsia" w:hAnsiTheme="minorHAnsi"/>
              <w:noProof/>
              <w:szCs w:val="24"/>
              <w:lang w:val="en-LT" w:eastAsia="en-GB"/>
            </w:rPr>
          </w:pPr>
          <w:hyperlink w:anchor="_Toc106674892" w:history="1">
            <w:r w:rsidRPr="00D8677B">
              <w:rPr>
                <w:rStyle w:val="Hyperlink"/>
                <w:noProof/>
                <w:lang w:val="lt-LT"/>
              </w:rPr>
              <w:t>Modelio valdymas</w:t>
            </w:r>
            <w:r>
              <w:rPr>
                <w:noProof/>
                <w:webHidden/>
              </w:rPr>
              <w:tab/>
            </w:r>
            <w:r>
              <w:rPr>
                <w:noProof/>
                <w:webHidden/>
              </w:rPr>
              <w:fldChar w:fldCharType="begin"/>
            </w:r>
            <w:r>
              <w:rPr>
                <w:noProof/>
                <w:webHidden/>
              </w:rPr>
              <w:instrText xml:space="preserve"> PAGEREF _Toc106674892 \h </w:instrText>
            </w:r>
            <w:r>
              <w:rPr>
                <w:noProof/>
                <w:webHidden/>
              </w:rPr>
            </w:r>
            <w:r>
              <w:rPr>
                <w:noProof/>
                <w:webHidden/>
              </w:rPr>
              <w:fldChar w:fldCharType="separate"/>
            </w:r>
            <w:r>
              <w:rPr>
                <w:noProof/>
                <w:webHidden/>
              </w:rPr>
              <w:t>6</w:t>
            </w:r>
            <w:r>
              <w:rPr>
                <w:noProof/>
                <w:webHidden/>
              </w:rPr>
              <w:fldChar w:fldCharType="end"/>
            </w:r>
          </w:hyperlink>
        </w:p>
        <w:p w14:paraId="3CA36C7F" w14:textId="682E5A83" w:rsidR="002650BA" w:rsidRDefault="002650BA">
          <w:pPr>
            <w:pStyle w:val="TOC2"/>
            <w:tabs>
              <w:tab w:val="right" w:leader="dot" w:pos="9350"/>
            </w:tabs>
            <w:rPr>
              <w:rFonts w:asciiTheme="minorHAnsi" w:eastAsiaTheme="minorEastAsia" w:hAnsiTheme="minorHAnsi"/>
              <w:noProof/>
              <w:szCs w:val="24"/>
              <w:lang w:val="en-LT" w:eastAsia="en-GB"/>
            </w:rPr>
          </w:pPr>
          <w:hyperlink w:anchor="_Toc106674893" w:history="1">
            <w:r w:rsidRPr="00D8677B">
              <w:rPr>
                <w:rStyle w:val="Hyperlink"/>
                <w:noProof/>
                <w:lang w:val="lt-LT"/>
              </w:rPr>
              <w:t>Modelio valdymo problema (Role explosion),</w:t>
            </w:r>
            <w:r>
              <w:rPr>
                <w:noProof/>
                <w:webHidden/>
              </w:rPr>
              <w:tab/>
            </w:r>
            <w:r>
              <w:rPr>
                <w:noProof/>
                <w:webHidden/>
              </w:rPr>
              <w:fldChar w:fldCharType="begin"/>
            </w:r>
            <w:r>
              <w:rPr>
                <w:noProof/>
                <w:webHidden/>
              </w:rPr>
              <w:instrText xml:space="preserve"> PAGEREF _Toc106674893 \h </w:instrText>
            </w:r>
            <w:r>
              <w:rPr>
                <w:noProof/>
                <w:webHidden/>
              </w:rPr>
            </w:r>
            <w:r>
              <w:rPr>
                <w:noProof/>
                <w:webHidden/>
              </w:rPr>
              <w:fldChar w:fldCharType="separate"/>
            </w:r>
            <w:r>
              <w:rPr>
                <w:noProof/>
                <w:webHidden/>
              </w:rPr>
              <w:t>7</w:t>
            </w:r>
            <w:r>
              <w:rPr>
                <w:noProof/>
                <w:webHidden/>
              </w:rPr>
              <w:fldChar w:fldCharType="end"/>
            </w:r>
          </w:hyperlink>
        </w:p>
        <w:p w14:paraId="648614D5" w14:textId="674456FB" w:rsidR="002650BA" w:rsidRDefault="002650BA">
          <w:pPr>
            <w:pStyle w:val="TOC2"/>
            <w:tabs>
              <w:tab w:val="right" w:leader="dot" w:pos="9350"/>
            </w:tabs>
            <w:rPr>
              <w:rFonts w:asciiTheme="minorHAnsi" w:eastAsiaTheme="minorEastAsia" w:hAnsiTheme="minorHAnsi"/>
              <w:noProof/>
              <w:szCs w:val="24"/>
              <w:lang w:val="en-LT" w:eastAsia="en-GB"/>
            </w:rPr>
          </w:pPr>
          <w:hyperlink w:anchor="_Toc106674894" w:history="1">
            <w:r w:rsidRPr="00D8677B">
              <w:rPr>
                <w:rStyle w:val="Hyperlink"/>
                <w:noProof/>
                <w:lang w:val="lt-LT"/>
              </w:rPr>
              <w:t>User Authorization Query</w:t>
            </w:r>
            <w:r>
              <w:rPr>
                <w:noProof/>
                <w:webHidden/>
              </w:rPr>
              <w:tab/>
            </w:r>
            <w:r>
              <w:rPr>
                <w:noProof/>
                <w:webHidden/>
              </w:rPr>
              <w:fldChar w:fldCharType="begin"/>
            </w:r>
            <w:r>
              <w:rPr>
                <w:noProof/>
                <w:webHidden/>
              </w:rPr>
              <w:instrText xml:space="preserve"> PAGEREF _Toc106674894 \h </w:instrText>
            </w:r>
            <w:r>
              <w:rPr>
                <w:noProof/>
                <w:webHidden/>
              </w:rPr>
            </w:r>
            <w:r>
              <w:rPr>
                <w:noProof/>
                <w:webHidden/>
              </w:rPr>
              <w:fldChar w:fldCharType="separate"/>
            </w:r>
            <w:r>
              <w:rPr>
                <w:noProof/>
                <w:webHidden/>
              </w:rPr>
              <w:t>7</w:t>
            </w:r>
            <w:r>
              <w:rPr>
                <w:noProof/>
                <w:webHidden/>
              </w:rPr>
              <w:fldChar w:fldCharType="end"/>
            </w:r>
          </w:hyperlink>
        </w:p>
        <w:p w14:paraId="06DA2146" w14:textId="7FEC6230" w:rsidR="002650BA" w:rsidRDefault="002650BA">
          <w:pPr>
            <w:pStyle w:val="TOC2"/>
            <w:tabs>
              <w:tab w:val="right" w:leader="dot" w:pos="9350"/>
            </w:tabs>
            <w:rPr>
              <w:rFonts w:asciiTheme="minorHAnsi" w:eastAsiaTheme="minorEastAsia" w:hAnsiTheme="minorHAnsi"/>
              <w:noProof/>
              <w:szCs w:val="24"/>
              <w:lang w:val="en-LT" w:eastAsia="en-GB"/>
            </w:rPr>
          </w:pPr>
          <w:hyperlink w:anchor="_Toc106674895" w:history="1">
            <w:r w:rsidRPr="00D8677B">
              <w:rPr>
                <w:rStyle w:val="Hyperlink"/>
                <w:noProof/>
                <w:lang w:val="lt-LT"/>
              </w:rPr>
              <w:t>Sudėtingumas</w:t>
            </w:r>
            <w:r>
              <w:rPr>
                <w:noProof/>
                <w:webHidden/>
              </w:rPr>
              <w:tab/>
            </w:r>
            <w:r>
              <w:rPr>
                <w:noProof/>
                <w:webHidden/>
              </w:rPr>
              <w:fldChar w:fldCharType="begin"/>
            </w:r>
            <w:r>
              <w:rPr>
                <w:noProof/>
                <w:webHidden/>
              </w:rPr>
              <w:instrText xml:space="preserve"> PAGEREF _Toc106674895 \h </w:instrText>
            </w:r>
            <w:r>
              <w:rPr>
                <w:noProof/>
                <w:webHidden/>
              </w:rPr>
            </w:r>
            <w:r>
              <w:rPr>
                <w:noProof/>
                <w:webHidden/>
              </w:rPr>
              <w:fldChar w:fldCharType="separate"/>
            </w:r>
            <w:r>
              <w:rPr>
                <w:noProof/>
                <w:webHidden/>
              </w:rPr>
              <w:t>7</w:t>
            </w:r>
            <w:r>
              <w:rPr>
                <w:noProof/>
                <w:webHidden/>
              </w:rPr>
              <w:fldChar w:fldCharType="end"/>
            </w:r>
          </w:hyperlink>
        </w:p>
        <w:p w14:paraId="793B3180" w14:textId="112C23F9" w:rsidR="002650BA" w:rsidRDefault="002650BA">
          <w:pPr>
            <w:pStyle w:val="TOC2"/>
            <w:tabs>
              <w:tab w:val="right" w:leader="dot" w:pos="9350"/>
            </w:tabs>
            <w:rPr>
              <w:rFonts w:asciiTheme="minorHAnsi" w:eastAsiaTheme="minorEastAsia" w:hAnsiTheme="minorHAnsi"/>
              <w:noProof/>
              <w:szCs w:val="24"/>
              <w:lang w:val="en-LT" w:eastAsia="en-GB"/>
            </w:rPr>
          </w:pPr>
          <w:hyperlink w:anchor="_Toc106674896" w:history="1">
            <w:r w:rsidRPr="00D8677B">
              <w:rPr>
                <w:rStyle w:val="Hyperlink"/>
                <w:noProof/>
                <w:lang w:val="lt-LT"/>
              </w:rPr>
              <w:t>Momentinė prieiga prie informacijos</w:t>
            </w:r>
            <w:r>
              <w:rPr>
                <w:noProof/>
                <w:webHidden/>
              </w:rPr>
              <w:tab/>
            </w:r>
            <w:r>
              <w:rPr>
                <w:noProof/>
                <w:webHidden/>
              </w:rPr>
              <w:fldChar w:fldCharType="begin"/>
            </w:r>
            <w:r>
              <w:rPr>
                <w:noProof/>
                <w:webHidden/>
              </w:rPr>
              <w:instrText xml:space="preserve"> PAGEREF _Toc106674896 \h </w:instrText>
            </w:r>
            <w:r>
              <w:rPr>
                <w:noProof/>
                <w:webHidden/>
              </w:rPr>
            </w:r>
            <w:r>
              <w:rPr>
                <w:noProof/>
                <w:webHidden/>
              </w:rPr>
              <w:fldChar w:fldCharType="separate"/>
            </w:r>
            <w:r>
              <w:rPr>
                <w:noProof/>
                <w:webHidden/>
              </w:rPr>
              <w:t>7</w:t>
            </w:r>
            <w:r>
              <w:rPr>
                <w:noProof/>
                <w:webHidden/>
              </w:rPr>
              <w:fldChar w:fldCharType="end"/>
            </w:r>
          </w:hyperlink>
        </w:p>
        <w:p w14:paraId="6EE6E8BE" w14:textId="3CB9FCA3" w:rsidR="002650BA" w:rsidRDefault="002650BA">
          <w:pPr>
            <w:pStyle w:val="TOC1"/>
            <w:tabs>
              <w:tab w:val="right" w:leader="dot" w:pos="9350"/>
            </w:tabs>
            <w:rPr>
              <w:rFonts w:asciiTheme="minorHAnsi" w:eastAsiaTheme="minorEastAsia" w:hAnsiTheme="minorHAnsi"/>
              <w:noProof/>
              <w:szCs w:val="24"/>
              <w:lang w:val="en-LT" w:eastAsia="en-GB"/>
            </w:rPr>
          </w:pPr>
          <w:hyperlink w:anchor="_Toc106674897" w:history="1">
            <w:r w:rsidRPr="00D8677B">
              <w:rPr>
                <w:rStyle w:val="Hyperlink"/>
                <w:noProof/>
                <w:lang w:val="lt-LT"/>
              </w:rPr>
              <w:t>Žiniatinklio programų prieigos valdymo metodai</w:t>
            </w:r>
            <w:r>
              <w:rPr>
                <w:noProof/>
                <w:webHidden/>
              </w:rPr>
              <w:tab/>
            </w:r>
            <w:r>
              <w:rPr>
                <w:noProof/>
                <w:webHidden/>
              </w:rPr>
              <w:fldChar w:fldCharType="begin"/>
            </w:r>
            <w:r>
              <w:rPr>
                <w:noProof/>
                <w:webHidden/>
              </w:rPr>
              <w:instrText xml:space="preserve"> PAGEREF _Toc106674897 \h </w:instrText>
            </w:r>
            <w:r>
              <w:rPr>
                <w:noProof/>
                <w:webHidden/>
              </w:rPr>
            </w:r>
            <w:r>
              <w:rPr>
                <w:noProof/>
                <w:webHidden/>
              </w:rPr>
              <w:fldChar w:fldCharType="separate"/>
            </w:r>
            <w:r>
              <w:rPr>
                <w:noProof/>
                <w:webHidden/>
              </w:rPr>
              <w:t>8</w:t>
            </w:r>
            <w:r>
              <w:rPr>
                <w:noProof/>
                <w:webHidden/>
              </w:rPr>
              <w:fldChar w:fldCharType="end"/>
            </w:r>
          </w:hyperlink>
        </w:p>
        <w:p w14:paraId="2B7BBAEF" w14:textId="5A8256B3" w:rsidR="002650BA" w:rsidRDefault="002650BA">
          <w:pPr>
            <w:pStyle w:val="TOC1"/>
            <w:tabs>
              <w:tab w:val="right" w:leader="dot" w:pos="9350"/>
            </w:tabs>
            <w:rPr>
              <w:rFonts w:asciiTheme="minorHAnsi" w:eastAsiaTheme="minorEastAsia" w:hAnsiTheme="minorHAnsi"/>
              <w:noProof/>
              <w:szCs w:val="24"/>
              <w:lang w:val="en-LT" w:eastAsia="en-GB"/>
            </w:rPr>
          </w:pPr>
          <w:hyperlink w:anchor="_Toc106674898" w:history="1">
            <w:r w:rsidRPr="00D8677B">
              <w:rPr>
                <w:rStyle w:val="Hyperlink"/>
                <w:noProof/>
                <w:lang w:val="lt-LT"/>
              </w:rPr>
              <w:t>Rolėmis grįstas prieigos valdymo metodas</w:t>
            </w:r>
            <w:r>
              <w:rPr>
                <w:noProof/>
                <w:webHidden/>
              </w:rPr>
              <w:tab/>
            </w:r>
            <w:r>
              <w:rPr>
                <w:noProof/>
                <w:webHidden/>
              </w:rPr>
              <w:fldChar w:fldCharType="begin"/>
            </w:r>
            <w:r>
              <w:rPr>
                <w:noProof/>
                <w:webHidden/>
              </w:rPr>
              <w:instrText xml:space="preserve"> PAGEREF _Toc106674898 \h </w:instrText>
            </w:r>
            <w:r>
              <w:rPr>
                <w:noProof/>
                <w:webHidden/>
              </w:rPr>
            </w:r>
            <w:r>
              <w:rPr>
                <w:noProof/>
                <w:webHidden/>
              </w:rPr>
              <w:fldChar w:fldCharType="separate"/>
            </w:r>
            <w:r>
              <w:rPr>
                <w:noProof/>
                <w:webHidden/>
              </w:rPr>
              <w:t>9</w:t>
            </w:r>
            <w:r>
              <w:rPr>
                <w:noProof/>
                <w:webHidden/>
              </w:rPr>
              <w:fldChar w:fldCharType="end"/>
            </w:r>
          </w:hyperlink>
        </w:p>
        <w:p w14:paraId="44BF2AAE" w14:textId="5B4FD5AC" w:rsidR="002650BA" w:rsidRDefault="002650BA">
          <w:pPr>
            <w:pStyle w:val="TOC2"/>
            <w:tabs>
              <w:tab w:val="right" w:leader="dot" w:pos="9350"/>
            </w:tabs>
            <w:rPr>
              <w:rFonts w:asciiTheme="minorHAnsi" w:eastAsiaTheme="minorEastAsia" w:hAnsiTheme="minorHAnsi"/>
              <w:noProof/>
              <w:szCs w:val="24"/>
              <w:lang w:val="en-LT" w:eastAsia="en-GB"/>
            </w:rPr>
          </w:pPr>
          <w:hyperlink w:anchor="_Toc106674899" w:history="1">
            <w:r w:rsidRPr="00D8677B">
              <w:rPr>
                <w:rStyle w:val="Hyperlink"/>
                <w:noProof/>
                <w:lang w:val="lt-LT"/>
              </w:rPr>
              <w:t>RBAC Administravimas</w:t>
            </w:r>
            <w:r>
              <w:rPr>
                <w:noProof/>
                <w:webHidden/>
              </w:rPr>
              <w:tab/>
            </w:r>
            <w:r>
              <w:rPr>
                <w:noProof/>
                <w:webHidden/>
              </w:rPr>
              <w:fldChar w:fldCharType="begin"/>
            </w:r>
            <w:r>
              <w:rPr>
                <w:noProof/>
                <w:webHidden/>
              </w:rPr>
              <w:instrText xml:space="preserve"> PAGEREF _Toc106674899 \h </w:instrText>
            </w:r>
            <w:r>
              <w:rPr>
                <w:noProof/>
                <w:webHidden/>
              </w:rPr>
            </w:r>
            <w:r>
              <w:rPr>
                <w:noProof/>
                <w:webHidden/>
              </w:rPr>
              <w:fldChar w:fldCharType="separate"/>
            </w:r>
            <w:r>
              <w:rPr>
                <w:noProof/>
                <w:webHidden/>
              </w:rPr>
              <w:t>11</w:t>
            </w:r>
            <w:r>
              <w:rPr>
                <w:noProof/>
                <w:webHidden/>
              </w:rPr>
              <w:fldChar w:fldCharType="end"/>
            </w:r>
          </w:hyperlink>
        </w:p>
        <w:p w14:paraId="74D53677" w14:textId="1B4E8BA4" w:rsidR="002650BA" w:rsidRDefault="002650BA">
          <w:pPr>
            <w:pStyle w:val="TOC1"/>
            <w:tabs>
              <w:tab w:val="right" w:leader="dot" w:pos="9350"/>
            </w:tabs>
            <w:rPr>
              <w:rFonts w:asciiTheme="minorHAnsi" w:eastAsiaTheme="minorEastAsia" w:hAnsiTheme="minorHAnsi"/>
              <w:noProof/>
              <w:szCs w:val="24"/>
              <w:lang w:val="en-LT" w:eastAsia="en-GB"/>
            </w:rPr>
          </w:pPr>
          <w:hyperlink w:anchor="_Toc106674900" w:history="1">
            <w:r w:rsidRPr="00D8677B">
              <w:rPr>
                <w:rStyle w:val="Hyperlink"/>
                <w:noProof/>
                <w:lang w:val="lt-LT"/>
              </w:rPr>
              <w:t>Rolėmis grįsto prieigos valdymo metodo pritaikymas žiniatinklyje</w:t>
            </w:r>
            <w:r>
              <w:rPr>
                <w:noProof/>
                <w:webHidden/>
              </w:rPr>
              <w:tab/>
            </w:r>
            <w:r>
              <w:rPr>
                <w:noProof/>
                <w:webHidden/>
              </w:rPr>
              <w:fldChar w:fldCharType="begin"/>
            </w:r>
            <w:r>
              <w:rPr>
                <w:noProof/>
                <w:webHidden/>
              </w:rPr>
              <w:instrText xml:space="preserve"> PAGEREF _Toc106674900 \h </w:instrText>
            </w:r>
            <w:r>
              <w:rPr>
                <w:noProof/>
                <w:webHidden/>
              </w:rPr>
            </w:r>
            <w:r>
              <w:rPr>
                <w:noProof/>
                <w:webHidden/>
              </w:rPr>
              <w:fldChar w:fldCharType="separate"/>
            </w:r>
            <w:r>
              <w:rPr>
                <w:noProof/>
                <w:webHidden/>
              </w:rPr>
              <w:t>12</w:t>
            </w:r>
            <w:r>
              <w:rPr>
                <w:noProof/>
                <w:webHidden/>
              </w:rPr>
              <w:fldChar w:fldCharType="end"/>
            </w:r>
          </w:hyperlink>
        </w:p>
        <w:p w14:paraId="32976A98" w14:textId="4E3F9DE4" w:rsidR="002650BA" w:rsidRDefault="002650BA">
          <w:pPr>
            <w:pStyle w:val="TOC2"/>
            <w:tabs>
              <w:tab w:val="right" w:leader="dot" w:pos="9350"/>
            </w:tabs>
            <w:rPr>
              <w:rFonts w:asciiTheme="minorHAnsi" w:eastAsiaTheme="minorEastAsia" w:hAnsiTheme="minorHAnsi"/>
              <w:noProof/>
              <w:szCs w:val="24"/>
              <w:lang w:val="en-LT" w:eastAsia="en-GB"/>
            </w:rPr>
          </w:pPr>
          <w:hyperlink w:anchor="_Toc106674901" w:history="1">
            <w:r w:rsidRPr="00D8677B">
              <w:rPr>
                <w:rStyle w:val="Hyperlink"/>
                <w:noProof/>
                <w:lang w:val="lt-LT"/>
              </w:rPr>
              <w:t>Kitos debesų paslaugos</w:t>
            </w:r>
            <w:r>
              <w:rPr>
                <w:noProof/>
                <w:webHidden/>
              </w:rPr>
              <w:tab/>
            </w:r>
            <w:r>
              <w:rPr>
                <w:noProof/>
                <w:webHidden/>
              </w:rPr>
              <w:fldChar w:fldCharType="begin"/>
            </w:r>
            <w:r>
              <w:rPr>
                <w:noProof/>
                <w:webHidden/>
              </w:rPr>
              <w:instrText xml:space="preserve"> PAGEREF _Toc106674901 \h </w:instrText>
            </w:r>
            <w:r>
              <w:rPr>
                <w:noProof/>
                <w:webHidden/>
              </w:rPr>
            </w:r>
            <w:r>
              <w:rPr>
                <w:noProof/>
                <w:webHidden/>
              </w:rPr>
              <w:fldChar w:fldCharType="separate"/>
            </w:r>
            <w:r>
              <w:rPr>
                <w:noProof/>
                <w:webHidden/>
              </w:rPr>
              <w:t>14</w:t>
            </w:r>
            <w:r>
              <w:rPr>
                <w:noProof/>
                <w:webHidden/>
              </w:rPr>
              <w:fldChar w:fldCharType="end"/>
            </w:r>
          </w:hyperlink>
        </w:p>
        <w:p w14:paraId="75E10A54" w14:textId="1543A9F4" w:rsidR="002650BA" w:rsidRDefault="002650BA">
          <w:pPr>
            <w:pStyle w:val="TOC1"/>
            <w:tabs>
              <w:tab w:val="right" w:leader="dot" w:pos="9350"/>
            </w:tabs>
            <w:rPr>
              <w:rFonts w:asciiTheme="minorHAnsi" w:eastAsiaTheme="minorEastAsia" w:hAnsiTheme="minorHAnsi"/>
              <w:noProof/>
              <w:szCs w:val="24"/>
              <w:lang w:val="en-LT" w:eastAsia="en-GB"/>
            </w:rPr>
          </w:pPr>
          <w:hyperlink w:anchor="_Toc106674902" w:history="1">
            <w:r w:rsidRPr="00D8677B">
              <w:rPr>
                <w:rStyle w:val="Hyperlink"/>
                <w:noProof/>
                <w:lang w:val="lt-LT"/>
              </w:rPr>
              <w:t>Projekto konceptas ir metodo konceptas</w:t>
            </w:r>
            <w:r>
              <w:rPr>
                <w:noProof/>
                <w:webHidden/>
              </w:rPr>
              <w:tab/>
            </w:r>
            <w:r>
              <w:rPr>
                <w:noProof/>
                <w:webHidden/>
              </w:rPr>
              <w:fldChar w:fldCharType="begin"/>
            </w:r>
            <w:r>
              <w:rPr>
                <w:noProof/>
                <w:webHidden/>
              </w:rPr>
              <w:instrText xml:space="preserve"> PAGEREF _Toc106674902 \h </w:instrText>
            </w:r>
            <w:r>
              <w:rPr>
                <w:noProof/>
                <w:webHidden/>
              </w:rPr>
            </w:r>
            <w:r>
              <w:rPr>
                <w:noProof/>
                <w:webHidden/>
              </w:rPr>
              <w:fldChar w:fldCharType="separate"/>
            </w:r>
            <w:r>
              <w:rPr>
                <w:noProof/>
                <w:webHidden/>
              </w:rPr>
              <w:t>15</w:t>
            </w:r>
            <w:r>
              <w:rPr>
                <w:noProof/>
                <w:webHidden/>
              </w:rPr>
              <w:fldChar w:fldCharType="end"/>
            </w:r>
          </w:hyperlink>
        </w:p>
        <w:p w14:paraId="555632CC" w14:textId="601638DC" w:rsidR="002650BA" w:rsidRDefault="002650BA">
          <w:pPr>
            <w:pStyle w:val="TOC2"/>
            <w:tabs>
              <w:tab w:val="right" w:leader="dot" w:pos="9350"/>
            </w:tabs>
            <w:rPr>
              <w:rFonts w:asciiTheme="minorHAnsi" w:eastAsiaTheme="minorEastAsia" w:hAnsiTheme="minorHAnsi"/>
              <w:noProof/>
              <w:szCs w:val="24"/>
              <w:lang w:val="en-LT" w:eastAsia="en-GB"/>
            </w:rPr>
          </w:pPr>
          <w:hyperlink w:anchor="_Toc106674903" w:history="1">
            <w:r w:rsidRPr="00D8677B">
              <w:rPr>
                <w:rStyle w:val="Hyperlink"/>
                <w:noProof/>
                <w:lang w:val="lt-LT"/>
              </w:rPr>
              <w:t>JSON puslapio žetonai (JWT)</w:t>
            </w:r>
            <w:r>
              <w:rPr>
                <w:noProof/>
                <w:webHidden/>
              </w:rPr>
              <w:tab/>
            </w:r>
            <w:r>
              <w:rPr>
                <w:noProof/>
                <w:webHidden/>
              </w:rPr>
              <w:fldChar w:fldCharType="begin"/>
            </w:r>
            <w:r>
              <w:rPr>
                <w:noProof/>
                <w:webHidden/>
              </w:rPr>
              <w:instrText xml:space="preserve"> PAGEREF _Toc106674903 \h </w:instrText>
            </w:r>
            <w:r>
              <w:rPr>
                <w:noProof/>
                <w:webHidden/>
              </w:rPr>
            </w:r>
            <w:r>
              <w:rPr>
                <w:noProof/>
                <w:webHidden/>
              </w:rPr>
              <w:fldChar w:fldCharType="separate"/>
            </w:r>
            <w:r>
              <w:rPr>
                <w:noProof/>
                <w:webHidden/>
              </w:rPr>
              <w:t>17</w:t>
            </w:r>
            <w:r>
              <w:rPr>
                <w:noProof/>
                <w:webHidden/>
              </w:rPr>
              <w:fldChar w:fldCharType="end"/>
            </w:r>
          </w:hyperlink>
        </w:p>
        <w:p w14:paraId="66E7A6BB" w14:textId="016A4315" w:rsidR="002650BA" w:rsidRDefault="002650BA">
          <w:pPr>
            <w:pStyle w:val="TOC2"/>
            <w:tabs>
              <w:tab w:val="right" w:leader="dot" w:pos="9350"/>
            </w:tabs>
            <w:rPr>
              <w:rFonts w:asciiTheme="minorHAnsi" w:eastAsiaTheme="minorEastAsia" w:hAnsiTheme="minorHAnsi"/>
              <w:noProof/>
              <w:szCs w:val="24"/>
              <w:lang w:val="en-LT" w:eastAsia="en-GB"/>
            </w:rPr>
          </w:pPr>
          <w:hyperlink w:anchor="_Toc106674904" w:history="1">
            <w:r w:rsidRPr="00D8677B">
              <w:rPr>
                <w:rStyle w:val="Hyperlink"/>
                <w:noProof/>
                <w:lang w:val="lt-LT"/>
              </w:rPr>
              <w:t>Prieigos valdymo metodai</w:t>
            </w:r>
            <w:r>
              <w:rPr>
                <w:noProof/>
                <w:webHidden/>
              </w:rPr>
              <w:tab/>
            </w:r>
            <w:r>
              <w:rPr>
                <w:noProof/>
                <w:webHidden/>
              </w:rPr>
              <w:fldChar w:fldCharType="begin"/>
            </w:r>
            <w:r>
              <w:rPr>
                <w:noProof/>
                <w:webHidden/>
              </w:rPr>
              <w:instrText xml:space="preserve"> PAGEREF _Toc106674904 \h </w:instrText>
            </w:r>
            <w:r>
              <w:rPr>
                <w:noProof/>
                <w:webHidden/>
              </w:rPr>
            </w:r>
            <w:r>
              <w:rPr>
                <w:noProof/>
                <w:webHidden/>
              </w:rPr>
              <w:fldChar w:fldCharType="separate"/>
            </w:r>
            <w:r>
              <w:rPr>
                <w:noProof/>
                <w:webHidden/>
              </w:rPr>
              <w:t>18</w:t>
            </w:r>
            <w:r>
              <w:rPr>
                <w:noProof/>
                <w:webHidden/>
              </w:rPr>
              <w:fldChar w:fldCharType="end"/>
            </w:r>
          </w:hyperlink>
        </w:p>
        <w:p w14:paraId="5FF43FFB" w14:textId="1376DFA8" w:rsidR="002650BA" w:rsidRDefault="002650BA">
          <w:pPr>
            <w:pStyle w:val="TOC3"/>
            <w:tabs>
              <w:tab w:val="right" w:leader="dot" w:pos="9350"/>
            </w:tabs>
            <w:rPr>
              <w:rFonts w:asciiTheme="minorHAnsi" w:eastAsiaTheme="minorEastAsia" w:hAnsiTheme="minorHAnsi"/>
              <w:noProof/>
              <w:szCs w:val="24"/>
              <w:lang w:val="en-LT" w:eastAsia="en-GB"/>
            </w:rPr>
          </w:pPr>
          <w:hyperlink w:anchor="_Toc106674905" w:history="1">
            <w:r w:rsidRPr="00D8677B">
              <w:rPr>
                <w:rStyle w:val="Hyperlink"/>
                <w:noProof/>
                <w:lang w:val="lt-LT"/>
              </w:rPr>
              <w:t>Rolėmis grįstas prieigos valdymo metodas</w:t>
            </w:r>
            <w:r>
              <w:rPr>
                <w:noProof/>
                <w:webHidden/>
              </w:rPr>
              <w:tab/>
            </w:r>
            <w:r>
              <w:rPr>
                <w:noProof/>
                <w:webHidden/>
              </w:rPr>
              <w:fldChar w:fldCharType="begin"/>
            </w:r>
            <w:r>
              <w:rPr>
                <w:noProof/>
                <w:webHidden/>
              </w:rPr>
              <w:instrText xml:space="preserve"> PAGEREF _Toc106674905 \h </w:instrText>
            </w:r>
            <w:r>
              <w:rPr>
                <w:noProof/>
                <w:webHidden/>
              </w:rPr>
            </w:r>
            <w:r>
              <w:rPr>
                <w:noProof/>
                <w:webHidden/>
              </w:rPr>
              <w:fldChar w:fldCharType="separate"/>
            </w:r>
            <w:r>
              <w:rPr>
                <w:noProof/>
                <w:webHidden/>
              </w:rPr>
              <w:t>18</w:t>
            </w:r>
            <w:r>
              <w:rPr>
                <w:noProof/>
                <w:webHidden/>
              </w:rPr>
              <w:fldChar w:fldCharType="end"/>
            </w:r>
          </w:hyperlink>
        </w:p>
        <w:p w14:paraId="3847572D" w14:textId="226F4264" w:rsidR="002650BA" w:rsidRDefault="002650BA">
          <w:pPr>
            <w:pStyle w:val="TOC3"/>
            <w:tabs>
              <w:tab w:val="right" w:leader="dot" w:pos="9350"/>
            </w:tabs>
            <w:rPr>
              <w:rFonts w:asciiTheme="minorHAnsi" w:eastAsiaTheme="minorEastAsia" w:hAnsiTheme="minorHAnsi"/>
              <w:noProof/>
              <w:szCs w:val="24"/>
              <w:lang w:val="en-LT" w:eastAsia="en-GB"/>
            </w:rPr>
          </w:pPr>
          <w:hyperlink w:anchor="_Toc106674906" w:history="1">
            <w:r w:rsidRPr="00D8677B">
              <w:rPr>
                <w:rStyle w:val="Hyperlink"/>
                <w:noProof/>
                <w:lang w:val="lt-LT"/>
              </w:rPr>
              <w:t>Žiniatinklių programoms skirtas rolėmis grįstas prieigos valdymo metodas</w:t>
            </w:r>
            <w:r>
              <w:rPr>
                <w:noProof/>
                <w:webHidden/>
              </w:rPr>
              <w:tab/>
            </w:r>
            <w:r>
              <w:rPr>
                <w:noProof/>
                <w:webHidden/>
              </w:rPr>
              <w:fldChar w:fldCharType="begin"/>
            </w:r>
            <w:r>
              <w:rPr>
                <w:noProof/>
                <w:webHidden/>
              </w:rPr>
              <w:instrText xml:space="preserve"> PAGEREF _Toc106674906 \h </w:instrText>
            </w:r>
            <w:r>
              <w:rPr>
                <w:noProof/>
                <w:webHidden/>
              </w:rPr>
            </w:r>
            <w:r>
              <w:rPr>
                <w:noProof/>
                <w:webHidden/>
              </w:rPr>
              <w:fldChar w:fldCharType="separate"/>
            </w:r>
            <w:r>
              <w:rPr>
                <w:noProof/>
                <w:webHidden/>
              </w:rPr>
              <w:t>20</w:t>
            </w:r>
            <w:r>
              <w:rPr>
                <w:noProof/>
                <w:webHidden/>
              </w:rPr>
              <w:fldChar w:fldCharType="end"/>
            </w:r>
          </w:hyperlink>
        </w:p>
        <w:p w14:paraId="23E82EC5" w14:textId="3D7E4D40" w:rsidR="002650BA" w:rsidRDefault="002650BA">
          <w:pPr>
            <w:pStyle w:val="TOC2"/>
            <w:tabs>
              <w:tab w:val="right" w:leader="dot" w:pos="9350"/>
            </w:tabs>
            <w:rPr>
              <w:rFonts w:asciiTheme="minorHAnsi" w:eastAsiaTheme="minorEastAsia" w:hAnsiTheme="minorHAnsi"/>
              <w:noProof/>
              <w:szCs w:val="24"/>
              <w:lang w:val="en-LT" w:eastAsia="en-GB"/>
            </w:rPr>
          </w:pPr>
          <w:hyperlink w:anchor="_Toc106674907" w:history="1">
            <w:r w:rsidRPr="00D8677B">
              <w:rPr>
                <w:rStyle w:val="Hyperlink"/>
                <w:noProof/>
                <w:lang w:val="lt-LT"/>
              </w:rPr>
              <w:t>Hierarchinis rolių valdymas</w:t>
            </w:r>
            <w:r>
              <w:rPr>
                <w:noProof/>
                <w:webHidden/>
              </w:rPr>
              <w:tab/>
            </w:r>
            <w:r>
              <w:rPr>
                <w:noProof/>
                <w:webHidden/>
              </w:rPr>
              <w:fldChar w:fldCharType="begin"/>
            </w:r>
            <w:r>
              <w:rPr>
                <w:noProof/>
                <w:webHidden/>
              </w:rPr>
              <w:instrText xml:space="preserve"> PAGEREF _Toc106674907 \h </w:instrText>
            </w:r>
            <w:r>
              <w:rPr>
                <w:noProof/>
                <w:webHidden/>
              </w:rPr>
            </w:r>
            <w:r>
              <w:rPr>
                <w:noProof/>
                <w:webHidden/>
              </w:rPr>
              <w:fldChar w:fldCharType="separate"/>
            </w:r>
            <w:r>
              <w:rPr>
                <w:noProof/>
                <w:webHidden/>
              </w:rPr>
              <w:t>21</w:t>
            </w:r>
            <w:r>
              <w:rPr>
                <w:noProof/>
                <w:webHidden/>
              </w:rPr>
              <w:fldChar w:fldCharType="end"/>
            </w:r>
          </w:hyperlink>
        </w:p>
        <w:p w14:paraId="1D56F1BE" w14:textId="082442DE" w:rsidR="002650BA" w:rsidRDefault="002650BA">
          <w:pPr>
            <w:pStyle w:val="TOC2"/>
            <w:tabs>
              <w:tab w:val="right" w:leader="dot" w:pos="9350"/>
            </w:tabs>
            <w:rPr>
              <w:rFonts w:asciiTheme="minorHAnsi" w:eastAsiaTheme="minorEastAsia" w:hAnsiTheme="minorHAnsi"/>
              <w:noProof/>
              <w:szCs w:val="24"/>
              <w:lang w:val="en-LT" w:eastAsia="en-GB"/>
            </w:rPr>
          </w:pPr>
          <w:hyperlink w:anchor="_Toc106674908" w:history="1">
            <w:r w:rsidRPr="00D8677B">
              <w:rPr>
                <w:rStyle w:val="Hyperlink"/>
                <w:noProof/>
                <w:lang w:val="lt-LT"/>
              </w:rPr>
              <w:t>Duomenų struktūra</w:t>
            </w:r>
            <w:r>
              <w:rPr>
                <w:noProof/>
                <w:webHidden/>
              </w:rPr>
              <w:tab/>
            </w:r>
            <w:r>
              <w:rPr>
                <w:noProof/>
                <w:webHidden/>
              </w:rPr>
              <w:fldChar w:fldCharType="begin"/>
            </w:r>
            <w:r>
              <w:rPr>
                <w:noProof/>
                <w:webHidden/>
              </w:rPr>
              <w:instrText xml:space="preserve"> PAGEREF _Toc106674908 \h </w:instrText>
            </w:r>
            <w:r>
              <w:rPr>
                <w:noProof/>
                <w:webHidden/>
              </w:rPr>
            </w:r>
            <w:r>
              <w:rPr>
                <w:noProof/>
                <w:webHidden/>
              </w:rPr>
              <w:fldChar w:fldCharType="separate"/>
            </w:r>
            <w:r>
              <w:rPr>
                <w:noProof/>
                <w:webHidden/>
              </w:rPr>
              <w:t>22</w:t>
            </w:r>
            <w:r>
              <w:rPr>
                <w:noProof/>
                <w:webHidden/>
              </w:rPr>
              <w:fldChar w:fldCharType="end"/>
            </w:r>
          </w:hyperlink>
        </w:p>
        <w:p w14:paraId="2B84C604" w14:textId="415018D5" w:rsidR="002650BA" w:rsidRDefault="002650BA">
          <w:pPr>
            <w:pStyle w:val="TOC1"/>
            <w:tabs>
              <w:tab w:val="right" w:leader="dot" w:pos="9350"/>
            </w:tabs>
            <w:rPr>
              <w:rFonts w:asciiTheme="minorHAnsi" w:eastAsiaTheme="minorEastAsia" w:hAnsiTheme="minorHAnsi"/>
              <w:noProof/>
              <w:szCs w:val="24"/>
              <w:lang w:val="en-LT" w:eastAsia="en-GB"/>
            </w:rPr>
          </w:pPr>
          <w:hyperlink w:anchor="_Toc106674909" w:history="1">
            <w:r w:rsidRPr="00D8677B">
              <w:rPr>
                <w:rStyle w:val="Hyperlink"/>
                <w:noProof/>
                <w:lang w:val="lt-LT"/>
              </w:rPr>
              <w:t>Išvados</w:t>
            </w:r>
            <w:r>
              <w:rPr>
                <w:noProof/>
                <w:webHidden/>
              </w:rPr>
              <w:tab/>
            </w:r>
            <w:r>
              <w:rPr>
                <w:noProof/>
                <w:webHidden/>
              </w:rPr>
              <w:fldChar w:fldCharType="begin"/>
            </w:r>
            <w:r>
              <w:rPr>
                <w:noProof/>
                <w:webHidden/>
              </w:rPr>
              <w:instrText xml:space="preserve"> PAGEREF _Toc106674909 \h </w:instrText>
            </w:r>
            <w:r>
              <w:rPr>
                <w:noProof/>
                <w:webHidden/>
              </w:rPr>
            </w:r>
            <w:r>
              <w:rPr>
                <w:noProof/>
                <w:webHidden/>
              </w:rPr>
              <w:fldChar w:fldCharType="separate"/>
            </w:r>
            <w:r>
              <w:rPr>
                <w:noProof/>
                <w:webHidden/>
              </w:rPr>
              <w:t>23</w:t>
            </w:r>
            <w:r>
              <w:rPr>
                <w:noProof/>
                <w:webHidden/>
              </w:rPr>
              <w:fldChar w:fldCharType="end"/>
            </w:r>
          </w:hyperlink>
        </w:p>
        <w:p w14:paraId="1FAD3F94" w14:textId="29EDE1D3" w:rsidR="002650BA" w:rsidRDefault="002650BA">
          <w:pPr>
            <w:pStyle w:val="TOC1"/>
            <w:tabs>
              <w:tab w:val="right" w:leader="dot" w:pos="9350"/>
            </w:tabs>
            <w:rPr>
              <w:rFonts w:asciiTheme="minorHAnsi" w:eastAsiaTheme="minorEastAsia" w:hAnsiTheme="minorHAnsi"/>
              <w:noProof/>
              <w:szCs w:val="24"/>
              <w:lang w:val="en-LT" w:eastAsia="en-GB"/>
            </w:rPr>
          </w:pPr>
          <w:hyperlink w:anchor="_Toc106674910" w:history="1">
            <w:r w:rsidRPr="00D8677B">
              <w:rPr>
                <w:rStyle w:val="Hyperlink"/>
                <w:noProof/>
                <w:lang w:val="lt-LT"/>
              </w:rPr>
              <w:t>Literatūros sąrašas</w:t>
            </w:r>
            <w:r>
              <w:rPr>
                <w:noProof/>
                <w:webHidden/>
              </w:rPr>
              <w:tab/>
            </w:r>
            <w:r>
              <w:rPr>
                <w:noProof/>
                <w:webHidden/>
              </w:rPr>
              <w:fldChar w:fldCharType="begin"/>
            </w:r>
            <w:r>
              <w:rPr>
                <w:noProof/>
                <w:webHidden/>
              </w:rPr>
              <w:instrText xml:space="preserve"> PAGEREF _Toc106674910 \h </w:instrText>
            </w:r>
            <w:r>
              <w:rPr>
                <w:noProof/>
                <w:webHidden/>
              </w:rPr>
            </w:r>
            <w:r>
              <w:rPr>
                <w:noProof/>
                <w:webHidden/>
              </w:rPr>
              <w:fldChar w:fldCharType="separate"/>
            </w:r>
            <w:r>
              <w:rPr>
                <w:noProof/>
                <w:webHidden/>
              </w:rPr>
              <w:t>24</w:t>
            </w:r>
            <w:r>
              <w:rPr>
                <w:noProof/>
                <w:webHidden/>
              </w:rPr>
              <w:fldChar w:fldCharType="end"/>
            </w:r>
          </w:hyperlink>
        </w:p>
        <w:p w14:paraId="42137359" w14:textId="546CC61D" w:rsidR="002F1280" w:rsidRPr="002F2658" w:rsidRDefault="002F1280">
          <w:pPr>
            <w:rPr>
              <w:lang w:val="lt-LT"/>
            </w:rPr>
          </w:pPr>
          <w:r w:rsidRPr="002F2658">
            <w:rPr>
              <w:b/>
              <w:bCs/>
              <w:noProof/>
              <w:lang w:val="lt-LT"/>
            </w:rPr>
            <w:fldChar w:fldCharType="end"/>
          </w:r>
        </w:p>
      </w:sdtContent>
    </w:sdt>
    <w:p w14:paraId="1954BC82" w14:textId="77777777" w:rsidR="00B15CEA" w:rsidRPr="002F2658" w:rsidRDefault="00B15CEA">
      <w:pPr>
        <w:rPr>
          <w:rFonts w:asciiTheme="majorHAnsi" w:eastAsiaTheme="majorEastAsia" w:hAnsiTheme="majorHAnsi" w:cstheme="majorBidi"/>
          <w:color w:val="2F5496" w:themeColor="accent1" w:themeShade="BF"/>
          <w:sz w:val="32"/>
          <w:szCs w:val="32"/>
          <w:lang w:val="lt-LT"/>
        </w:rPr>
      </w:pPr>
      <w:r w:rsidRPr="002F2658">
        <w:rPr>
          <w:rFonts w:asciiTheme="majorHAnsi" w:eastAsiaTheme="majorEastAsia" w:hAnsiTheme="majorHAnsi" w:cstheme="majorBidi"/>
          <w:color w:val="2F5496" w:themeColor="accent1" w:themeShade="BF"/>
          <w:sz w:val="32"/>
          <w:szCs w:val="32"/>
          <w:lang w:val="lt-LT"/>
        </w:rPr>
        <w:br w:type="page"/>
      </w:r>
    </w:p>
    <w:p w14:paraId="5CB4A9D0" w14:textId="77777777" w:rsidR="00142027" w:rsidRDefault="00B15CEA">
      <w:pPr>
        <w:rPr>
          <w:noProof/>
        </w:rPr>
      </w:pPr>
      <w:r w:rsidRPr="002F2658">
        <w:rPr>
          <w:rFonts w:asciiTheme="majorHAnsi" w:eastAsiaTheme="majorEastAsia" w:hAnsiTheme="majorHAnsi" w:cstheme="majorBidi"/>
          <w:color w:val="2F5496" w:themeColor="accent1" w:themeShade="BF"/>
          <w:sz w:val="32"/>
          <w:szCs w:val="32"/>
          <w:lang w:val="lt-LT"/>
        </w:rPr>
        <w:lastRenderedPageBreak/>
        <w:t>Paveikslėlių sąrašas</w:t>
      </w:r>
      <w:r w:rsidRPr="002F2658">
        <w:rPr>
          <w:rFonts w:asciiTheme="majorHAnsi" w:eastAsiaTheme="majorEastAsia" w:hAnsiTheme="majorHAnsi" w:cstheme="majorBidi"/>
          <w:color w:val="2F5496" w:themeColor="accent1" w:themeShade="BF"/>
          <w:sz w:val="32"/>
          <w:szCs w:val="32"/>
          <w:lang w:val="lt-LT"/>
        </w:rPr>
        <w:fldChar w:fldCharType="begin"/>
      </w:r>
      <w:r w:rsidRPr="002F2658">
        <w:rPr>
          <w:rFonts w:asciiTheme="majorHAnsi" w:eastAsiaTheme="majorEastAsia" w:hAnsiTheme="majorHAnsi" w:cstheme="majorBidi"/>
          <w:color w:val="2F5496" w:themeColor="accent1" w:themeShade="BF"/>
          <w:sz w:val="32"/>
          <w:szCs w:val="32"/>
          <w:lang w:val="lt-LT"/>
        </w:rPr>
        <w:instrText xml:space="preserve"> TOC \h \z \c "pav." </w:instrText>
      </w:r>
      <w:r w:rsidRPr="002F2658">
        <w:rPr>
          <w:rFonts w:asciiTheme="majorHAnsi" w:eastAsiaTheme="majorEastAsia" w:hAnsiTheme="majorHAnsi" w:cstheme="majorBidi"/>
          <w:color w:val="2F5496" w:themeColor="accent1" w:themeShade="BF"/>
          <w:sz w:val="32"/>
          <w:szCs w:val="32"/>
          <w:lang w:val="lt-LT"/>
        </w:rPr>
        <w:fldChar w:fldCharType="separate"/>
      </w:r>
    </w:p>
    <w:p w14:paraId="19E3744B" w14:textId="45C7B42F" w:rsidR="00142027" w:rsidRDefault="00142027">
      <w:pPr>
        <w:pStyle w:val="TableofFigures"/>
        <w:tabs>
          <w:tab w:val="right" w:leader="dot" w:pos="9350"/>
        </w:tabs>
        <w:rPr>
          <w:rFonts w:asciiTheme="minorHAnsi" w:eastAsiaTheme="minorEastAsia" w:hAnsiTheme="minorHAnsi"/>
          <w:noProof/>
          <w:szCs w:val="24"/>
          <w:lang w:val="en-LT" w:eastAsia="en-GB"/>
        </w:rPr>
      </w:pPr>
      <w:hyperlink w:anchor="_Toc106674857" w:history="1">
        <w:r w:rsidRPr="00251E66">
          <w:rPr>
            <w:rStyle w:val="Hyperlink"/>
            <w:noProof/>
            <w:lang w:val="lt-LT"/>
          </w:rPr>
          <w:t>pav. 1 prieigos valdymo modelio problemos</w:t>
        </w:r>
        <w:r>
          <w:rPr>
            <w:noProof/>
            <w:webHidden/>
          </w:rPr>
          <w:tab/>
        </w:r>
        <w:r>
          <w:rPr>
            <w:noProof/>
            <w:webHidden/>
          </w:rPr>
          <w:fldChar w:fldCharType="begin"/>
        </w:r>
        <w:r>
          <w:rPr>
            <w:noProof/>
            <w:webHidden/>
          </w:rPr>
          <w:instrText xml:space="preserve"> PAGEREF _Toc106674857 \h </w:instrText>
        </w:r>
        <w:r>
          <w:rPr>
            <w:noProof/>
            <w:webHidden/>
          </w:rPr>
        </w:r>
        <w:r>
          <w:rPr>
            <w:noProof/>
            <w:webHidden/>
          </w:rPr>
          <w:fldChar w:fldCharType="separate"/>
        </w:r>
        <w:r>
          <w:rPr>
            <w:noProof/>
            <w:webHidden/>
          </w:rPr>
          <w:t>6</w:t>
        </w:r>
        <w:r>
          <w:rPr>
            <w:noProof/>
            <w:webHidden/>
          </w:rPr>
          <w:fldChar w:fldCharType="end"/>
        </w:r>
      </w:hyperlink>
    </w:p>
    <w:p w14:paraId="45F13205" w14:textId="4C092361" w:rsidR="00142027" w:rsidRDefault="00142027">
      <w:pPr>
        <w:pStyle w:val="TableofFigures"/>
        <w:tabs>
          <w:tab w:val="right" w:leader="dot" w:pos="9350"/>
        </w:tabs>
        <w:rPr>
          <w:rFonts w:asciiTheme="minorHAnsi" w:eastAsiaTheme="minorEastAsia" w:hAnsiTheme="minorHAnsi"/>
          <w:noProof/>
          <w:szCs w:val="24"/>
          <w:lang w:val="en-LT" w:eastAsia="en-GB"/>
        </w:rPr>
      </w:pPr>
      <w:hyperlink w:anchor="_Toc106674858" w:history="1">
        <w:r w:rsidRPr="00251E66">
          <w:rPr>
            <w:rStyle w:val="Hyperlink"/>
            <w:noProof/>
            <w:lang w:val="lt-LT"/>
          </w:rPr>
          <w:t>pav. 2 Rolių valdymo modelis</w:t>
        </w:r>
        <w:r>
          <w:rPr>
            <w:noProof/>
            <w:webHidden/>
          </w:rPr>
          <w:tab/>
        </w:r>
        <w:r>
          <w:rPr>
            <w:noProof/>
            <w:webHidden/>
          </w:rPr>
          <w:fldChar w:fldCharType="begin"/>
        </w:r>
        <w:r>
          <w:rPr>
            <w:noProof/>
            <w:webHidden/>
          </w:rPr>
          <w:instrText xml:space="preserve"> PAGEREF _Toc106674858 \h </w:instrText>
        </w:r>
        <w:r>
          <w:rPr>
            <w:noProof/>
            <w:webHidden/>
          </w:rPr>
        </w:r>
        <w:r>
          <w:rPr>
            <w:noProof/>
            <w:webHidden/>
          </w:rPr>
          <w:fldChar w:fldCharType="separate"/>
        </w:r>
        <w:r>
          <w:rPr>
            <w:noProof/>
            <w:webHidden/>
          </w:rPr>
          <w:t>10</w:t>
        </w:r>
        <w:r>
          <w:rPr>
            <w:noProof/>
            <w:webHidden/>
          </w:rPr>
          <w:fldChar w:fldCharType="end"/>
        </w:r>
      </w:hyperlink>
    </w:p>
    <w:p w14:paraId="5118BC50" w14:textId="74D9CACD" w:rsidR="00142027" w:rsidRDefault="00142027">
      <w:pPr>
        <w:pStyle w:val="TableofFigures"/>
        <w:tabs>
          <w:tab w:val="right" w:leader="dot" w:pos="9350"/>
        </w:tabs>
        <w:rPr>
          <w:rFonts w:asciiTheme="minorHAnsi" w:eastAsiaTheme="minorEastAsia" w:hAnsiTheme="minorHAnsi"/>
          <w:noProof/>
          <w:szCs w:val="24"/>
          <w:lang w:val="en-LT" w:eastAsia="en-GB"/>
        </w:rPr>
      </w:pPr>
      <w:hyperlink w:anchor="_Toc106674859" w:history="1">
        <w:r w:rsidRPr="00251E66">
          <w:rPr>
            <w:rStyle w:val="Hyperlink"/>
            <w:noProof/>
            <w:lang w:val="lt-LT"/>
          </w:rPr>
          <w:t>pav. 3 KTU Sistema.</w:t>
        </w:r>
        <w:r>
          <w:rPr>
            <w:noProof/>
            <w:webHidden/>
          </w:rPr>
          <w:tab/>
        </w:r>
        <w:r>
          <w:rPr>
            <w:noProof/>
            <w:webHidden/>
          </w:rPr>
          <w:fldChar w:fldCharType="begin"/>
        </w:r>
        <w:r>
          <w:rPr>
            <w:noProof/>
            <w:webHidden/>
          </w:rPr>
          <w:instrText xml:space="preserve"> PAGEREF _Toc106674859 \h </w:instrText>
        </w:r>
        <w:r>
          <w:rPr>
            <w:noProof/>
            <w:webHidden/>
          </w:rPr>
        </w:r>
        <w:r>
          <w:rPr>
            <w:noProof/>
            <w:webHidden/>
          </w:rPr>
          <w:fldChar w:fldCharType="separate"/>
        </w:r>
        <w:r>
          <w:rPr>
            <w:noProof/>
            <w:webHidden/>
          </w:rPr>
          <w:t>13</w:t>
        </w:r>
        <w:r>
          <w:rPr>
            <w:noProof/>
            <w:webHidden/>
          </w:rPr>
          <w:fldChar w:fldCharType="end"/>
        </w:r>
      </w:hyperlink>
    </w:p>
    <w:p w14:paraId="3CFD2261" w14:textId="42B14630" w:rsidR="00142027" w:rsidRDefault="00142027">
      <w:pPr>
        <w:pStyle w:val="TableofFigures"/>
        <w:tabs>
          <w:tab w:val="right" w:leader="dot" w:pos="9350"/>
        </w:tabs>
        <w:rPr>
          <w:rFonts w:asciiTheme="minorHAnsi" w:eastAsiaTheme="minorEastAsia" w:hAnsiTheme="minorHAnsi"/>
          <w:noProof/>
          <w:szCs w:val="24"/>
          <w:lang w:val="en-LT" w:eastAsia="en-GB"/>
        </w:rPr>
      </w:pPr>
      <w:hyperlink w:anchor="_Toc106674860" w:history="1">
        <w:r w:rsidRPr="00251E66">
          <w:rPr>
            <w:rStyle w:val="Hyperlink"/>
            <w:noProof/>
            <w:lang w:val="lt-LT"/>
          </w:rPr>
          <w:t>pav. 4 Microsoft</w:t>
        </w:r>
        <w:r>
          <w:rPr>
            <w:noProof/>
            <w:webHidden/>
          </w:rPr>
          <w:tab/>
        </w:r>
        <w:r>
          <w:rPr>
            <w:noProof/>
            <w:webHidden/>
          </w:rPr>
          <w:fldChar w:fldCharType="begin"/>
        </w:r>
        <w:r>
          <w:rPr>
            <w:noProof/>
            <w:webHidden/>
          </w:rPr>
          <w:instrText xml:space="preserve"> PAGEREF _Toc106674860 \h </w:instrText>
        </w:r>
        <w:r>
          <w:rPr>
            <w:noProof/>
            <w:webHidden/>
          </w:rPr>
        </w:r>
        <w:r>
          <w:rPr>
            <w:noProof/>
            <w:webHidden/>
          </w:rPr>
          <w:fldChar w:fldCharType="separate"/>
        </w:r>
        <w:r>
          <w:rPr>
            <w:noProof/>
            <w:webHidden/>
          </w:rPr>
          <w:t>13</w:t>
        </w:r>
        <w:r>
          <w:rPr>
            <w:noProof/>
            <w:webHidden/>
          </w:rPr>
          <w:fldChar w:fldCharType="end"/>
        </w:r>
      </w:hyperlink>
    </w:p>
    <w:p w14:paraId="561CAA7E" w14:textId="6FDD9524" w:rsidR="00142027" w:rsidRDefault="00142027">
      <w:pPr>
        <w:pStyle w:val="TableofFigures"/>
        <w:tabs>
          <w:tab w:val="right" w:leader="dot" w:pos="9350"/>
        </w:tabs>
        <w:rPr>
          <w:rFonts w:asciiTheme="minorHAnsi" w:eastAsiaTheme="minorEastAsia" w:hAnsiTheme="minorHAnsi"/>
          <w:noProof/>
          <w:szCs w:val="24"/>
          <w:lang w:val="en-LT" w:eastAsia="en-GB"/>
        </w:rPr>
      </w:pPr>
      <w:hyperlink w:anchor="_Toc106674861" w:history="1">
        <w:r w:rsidRPr="00251E66">
          <w:rPr>
            <w:rStyle w:val="Hyperlink"/>
            <w:noProof/>
            <w:lang w:val="lt-LT"/>
          </w:rPr>
          <w:t>pav. 5 Google</w:t>
        </w:r>
        <w:r>
          <w:rPr>
            <w:noProof/>
            <w:webHidden/>
          </w:rPr>
          <w:tab/>
        </w:r>
        <w:r>
          <w:rPr>
            <w:noProof/>
            <w:webHidden/>
          </w:rPr>
          <w:fldChar w:fldCharType="begin"/>
        </w:r>
        <w:r>
          <w:rPr>
            <w:noProof/>
            <w:webHidden/>
          </w:rPr>
          <w:instrText xml:space="preserve"> PAGEREF _Toc106674861 \h </w:instrText>
        </w:r>
        <w:r>
          <w:rPr>
            <w:noProof/>
            <w:webHidden/>
          </w:rPr>
        </w:r>
        <w:r>
          <w:rPr>
            <w:noProof/>
            <w:webHidden/>
          </w:rPr>
          <w:fldChar w:fldCharType="separate"/>
        </w:r>
        <w:r>
          <w:rPr>
            <w:noProof/>
            <w:webHidden/>
          </w:rPr>
          <w:t>14</w:t>
        </w:r>
        <w:r>
          <w:rPr>
            <w:noProof/>
            <w:webHidden/>
          </w:rPr>
          <w:fldChar w:fldCharType="end"/>
        </w:r>
      </w:hyperlink>
    </w:p>
    <w:p w14:paraId="24C59A03" w14:textId="0FF76EB8" w:rsidR="00142027" w:rsidRDefault="00142027">
      <w:pPr>
        <w:pStyle w:val="TableofFigures"/>
        <w:tabs>
          <w:tab w:val="right" w:leader="dot" w:pos="9350"/>
        </w:tabs>
        <w:rPr>
          <w:rFonts w:asciiTheme="minorHAnsi" w:eastAsiaTheme="minorEastAsia" w:hAnsiTheme="minorHAnsi"/>
          <w:noProof/>
          <w:szCs w:val="24"/>
          <w:lang w:val="en-LT" w:eastAsia="en-GB"/>
        </w:rPr>
      </w:pPr>
      <w:hyperlink w:anchor="_Toc106674862" w:history="1">
        <w:r w:rsidRPr="00251E66">
          <w:rPr>
            <w:rStyle w:val="Hyperlink"/>
            <w:noProof/>
            <w:lang w:val="lt-LT"/>
          </w:rPr>
          <w:t>pav. 6 Facebook</w:t>
        </w:r>
        <w:r>
          <w:rPr>
            <w:noProof/>
            <w:webHidden/>
          </w:rPr>
          <w:tab/>
        </w:r>
        <w:r>
          <w:rPr>
            <w:noProof/>
            <w:webHidden/>
          </w:rPr>
          <w:fldChar w:fldCharType="begin"/>
        </w:r>
        <w:r>
          <w:rPr>
            <w:noProof/>
            <w:webHidden/>
          </w:rPr>
          <w:instrText xml:space="preserve"> PAGEREF _Toc106674862 \h </w:instrText>
        </w:r>
        <w:r>
          <w:rPr>
            <w:noProof/>
            <w:webHidden/>
          </w:rPr>
        </w:r>
        <w:r>
          <w:rPr>
            <w:noProof/>
            <w:webHidden/>
          </w:rPr>
          <w:fldChar w:fldCharType="separate"/>
        </w:r>
        <w:r>
          <w:rPr>
            <w:noProof/>
            <w:webHidden/>
          </w:rPr>
          <w:t>14</w:t>
        </w:r>
        <w:r>
          <w:rPr>
            <w:noProof/>
            <w:webHidden/>
          </w:rPr>
          <w:fldChar w:fldCharType="end"/>
        </w:r>
      </w:hyperlink>
    </w:p>
    <w:p w14:paraId="4BB230B1" w14:textId="61CBE5DE" w:rsidR="00142027" w:rsidRDefault="00142027">
      <w:pPr>
        <w:pStyle w:val="TableofFigures"/>
        <w:tabs>
          <w:tab w:val="right" w:leader="dot" w:pos="9350"/>
        </w:tabs>
        <w:rPr>
          <w:rFonts w:asciiTheme="minorHAnsi" w:eastAsiaTheme="minorEastAsia" w:hAnsiTheme="minorHAnsi"/>
          <w:noProof/>
          <w:szCs w:val="24"/>
          <w:lang w:val="en-LT" w:eastAsia="en-GB"/>
        </w:rPr>
      </w:pPr>
      <w:hyperlink w:anchor="_Toc106674863" w:history="1">
        <w:r w:rsidRPr="00251E66">
          <w:rPr>
            <w:rStyle w:val="Hyperlink"/>
            <w:noProof/>
            <w:lang w:val="lt-LT"/>
          </w:rPr>
          <w:t>pav. 7 Debesų paslaugos</w:t>
        </w:r>
        <w:r>
          <w:rPr>
            <w:noProof/>
            <w:webHidden/>
          </w:rPr>
          <w:tab/>
        </w:r>
        <w:r>
          <w:rPr>
            <w:noProof/>
            <w:webHidden/>
          </w:rPr>
          <w:fldChar w:fldCharType="begin"/>
        </w:r>
        <w:r>
          <w:rPr>
            <w:noProof/>
            <w:webHidden/>
          </w:rPr>
          <w:instrText xml:space="preserve"> PAGEREF _Toc106674863 \h </w:instrText>
        </w:r>
        <w:r>
          <w:rPr>
            <w:noProof/>
            <w:webHidden/>
          </w:rPr>
        </w:r>
        <w:r>
          <w:rPr>
            <w:noProof/>
            <w:webHidden/>
          </w:rPr>
          <w:fldChar w:fldCharType="separate"/>
        </w:r>
        <w:r>
          <w:rPr>
            <w:noProof/>
            <w:webHidden/>
          </w:rPr>
          <w:t>15</w:t>
        </w:r>
        <w:r>
          <w:rPr>
            <w:noProof/>
            <w:webHidden/>
          </w:rPr>
          <w:fldChar w:fldCharType="end"/>
        </w:r>
      </w:hyperlink>
    </w:p>
    <w:p w14:paraId="0E02DAB5" w14:textId="4B7ACD80" w:rsidR="00142027" w:rsidRDefault="00142027">
      <w:pPr>
        <w:pStyle w:val="TableofFigures"/>
        <w:tabs>
          <w:tab w:val="right" w:leader="dot" w:pos="9350"/>
        </w:tabs>
        <w:rPr>
          <w:rFonts w:asciiTheme="minorHAnsi" w:eastAsiaTheme="minorEastAsia" w:hAnsiTheme="minorHAnsi"/>
          <w:noProof/>
          <w:szCs w:val="24"/>
          <w:lang w:val="en-LT" w:eastAsia="en-GB"/>
        </w:rPr>
      </w:pPr>
      <w:hyperlink w:anchor="_Toc106674864" w:history="1">
        <w:r w:rsidRPr="00251E66">
          <w:rPr>
            <w:rStyle w:val="Hyperlink"/>
            <w:noProof/>
            <w:lang w:val="lt-LT"/>
          </w:rPr>
          <w:t>Pav. 8 Prototipas.</w:t>
        </w:r>
        <w:r>
          <w:rPr>
            <w:noProof/>
            <w:webHidden/>
          </w:rPr>
          <w:tab/>
        </w:r>
        <w:r>
          <w:rPr>
            <w:noProof/>
            <w:webHidden/>
          </w:rPr>
          <w:fldChar w:fldCharType="begin"/>
        </w:r>
        <w:r>
          <w:rPr>
            <w:noProof/>
            <w:webHidden/>
          </w:rPr>
          <w:instrText xml:space="preserve"> PAGEREF _Toc106674864 \h </w:instrText>
        </w:r>
        <w:r>
          <w:rPr>
            <w:noProof/>
            <w:webHidden/>
          </w:rPr>
        </w:r>
        <w:r>
          <w:rPr>
            <w:noProof/>
            <w:webHidden/>
          </w:rPr>
          <w:fldChar w:fldCharType="separate"/>
        </w:r>
        <w:r>
          <w:rPr>
            <w:noProof/>
            <w:webHidden/>
          </w:rPr>
          <w:t>16</w:t>
        </w:r>
        <w:r>
          <w:rPr>
            <w:noProof/>
            <w:webHidden/>
          </w:rPr>
          <w:fldChar w:fldCharType="end"/>
        </w:r>
      </w:hyperlink>
    </w:p>
    <w:p w14:paraId="1E8D1484" w14:textId="58428B3C" w:rsidR="00142027" w:rsidRDefault="00142027">
      <w:pPr>
        <w:pStyle w:val="TableofFigures"/>
        <w:tabs>
          <w:tab w:val="right" w:leader="dot" w:pos="9350"/>
        </w:tabs>
        <w:rPr>
          <w:rFonts w:asciiTheme="minorHAnsi" w:eastAsiaTheme="minorEastAsia" w:hAnsiTheme="minorHAnsi"/>
          <w:noProof/>
          <w:szCs w:val="24"/>
          <w:lang w:val="en-LT" w:eastAsia="en-GB"/>
        </w:rPr>
      </w:pPr>
      <w:hyperlink w:anchor="_Toc106674865" w:history="1">
        <w:r w:rsidRPr="00251E66">
          <w:rPr>
            <w:rStyle w:val="Hyperlink"/>
            <w:noProof/>
            <w:lang w:val="lt-LT"/>
          </w:rPr>
          <w:t>Pav. 9 Duomenų srauto diagrama</w:t>
        </w:r>
        <w:r>
          <w:rPr>
            <w:noProof/>
            <w:webHidden/>
          </w:rPr>
          <w:tab/>
        </w:r>
        <w:r>
          <w:rPr>
            <w:noProof/>
            <w:webHidden/>
          </w:rPr>
          <w:fldChar w:fldCharType="begin"/>
        </w:r>
        <w:r>
          <w:rPr>
            <w:noProof/>
            <w:webHidden/>
          </w:rPr>
          <w:instrText xml:space="preserve"> PAGEREF _Toc106674865 \h </w:instrText>
        </w:r>
        <w:r>
          <w:rPr>
            <w:noProof/>
            <w:webHidden/>
          </w:rPr>
        </w:r>
        <w:r>
          <w:rPr>
            <w:noProof/>
            <w:webHidden/>
          </w:rPr>
          <w:fldChar w:fldCharType="separate"/>
        </w:r>
        <w:r>
          <w:rPr>
            <w:noProof/>
            <w:webHidden/>
          </w:rPr>
          <w:t>18</w:t>
        </w:r>
        <w:r>
          <w:rPr>
            <w:noProof/>
            <w:webHidden/>
          </w:rPr>
          <w:fldChar w:fldCharType="end"/>
        </w:r>
      </w:hyperlink>
    </w:p>
    <w:p w14:paraId="2558DFBA" w14:textId="68963A0E" w:rsidR="00142027" w:rsidRDefault="00142027">
      <w:pPr>
        <w:pStyle w:val="TableofFigures"/>
        <w:tabs>
          <w:tab w:val="right" w:leader="dot" w:pos="9350"/>
        </w:tabs>
        <w:rPr>
          <w:rFonts w:asciiTheme="minorHAnsi" w:eastAsiaTheme="minorEastAsia" w:hAnsiTheme="minorHAnsi"/>
          <w:noProof/>
          <w:szCs w:val="24"/>
          <w:lang w:val="en-LT" w:eastAsia="en-GB"/>
        </w:rPr>
      </w:pPr>
      <w:hyperlink w:anchor="_Toc106674866" w:history="1">
        <w:r w:rsidRPr="00251E66">
          <w:rPr>
            <w:rStyle w:val="Hyperlink"/>
            <w:noProof/>
            <w:lang w:val="lt-LT"/>
          </w:rPr>
          <w:t>Pav. 10 Rolėmis paremto valdymo metodo modelis.</w:t>
        </w:r>
        <w:r>
          <w:rPr>
            <w:noProof/>
            <w:webHidden/>
          </w:rPr>
          <w:tab/>
        </w:r>
        <w:r>
          <w:rPr>
            <w:noProof/>
            <w:webHidden/>
          </w:rPr>
          <w:fldChar w:fldCharType="begin"/>
        </w:r>
        <w:r>
          <w:rPr>
            <w:noProof/>
            <w:webHidden/>
          </w:rPr>
          <w:instrText xml:space="preserve"> PAGEREF _Toc106674866 \h </w:instrText>
        </w:r>
        <w:r>
          <w:rPr>
            <w:noProof/>
            <w:webHidden/>
          </w:rPr>
        </w:r>
        <w:r>
          <w:rPr>
            <w:noProof/>
            <w:webHidden/>
          </w:rPr>
          <w:fldChar w:fldCharType="separate"/>
        </w:r>
        <w:r>
          <w:rPr>
            <w:noProof/>
            <w:webHidden/>
          </w:rPr>
          <w:t>20</w:t>
        </w:r>
        <w:r>
          <w:rPr>
            <w:noProof/>
            <w:webHidden/>
          </w:rPr>
          <w:fldChar w:fldCharType="end"/>
        </w:r>
      </w:hyperlink>
    </w:p>
    <w:p w14:paraId="5D8B98E4" w14:textId="4AC86827" w:rsidR="00142027" w:rsidRDefault="00142027">
      <w:pPr>
        <w:pStyle w:val="TableofFigures"/>
        <w:tabs>
          <w:tab w:val="right" w:leader="dot" w:pos="9350"/>
        </w:tabs>
        <w:rPr>
          <w:rFonts w:asciiTheme="minorHAnsi" w:eastAsiaTheme="minorEastAsia" w:hAnsiTheme="minorHAnsi"/>
          <w:noProof/>
          <w:szCs w:val="24"/>
          <w:lang w:val="en-LT" w:eastAsia="en-GB"/>
        </w:rPr>
      </w:pPr>
      <w:hyperlink w:anchor="_Toc106674867" w:history="1">
        <w:r w:rsidRPr="00251E66">
          <w:rPr>
            <w:rStyle w:val="Hyperlink"/>
            <w:noProof/>
            <w:lang w:val="lt-LT"/>
          </w:rPr>
          <w:t>Pav. 11 rolėmis paremto metodo puslapių aplikacijos modelis</w:t>
        </w:r>
        <w:r>
          <w:rPr>
            <w:noProof/>
            <w:webHidden/>
          </w:rPr>
          <w:tab/>
        </w:r>
        <w:r>
          <w:rPr>
            <w:noProof/>
            <w:webHidden/>
          </w:rPr>
          <w:fldChar w:fldCharType="begin"/>
        </w:r>
        <w:r>
          <w:rPr>
            <w:noProof/>
            <w:webHidden/>
          </w:rPr>
          <w:instrText xml:space="preserve"> PAGEREF _Toc106674867 \h </w:instrText>
        </w:r>
        <w:r>
          <w:rPr>
            <w:noProof/>
            <w:webHidden/>
          </w:rPr>
        </w:r>
        <w:r>
          <w:rPr>
            <w:noProof/>
            <w:webHidden/>
          </w:rPr>
          <w:fldChar w:fldCharType="separate"/>
        </w:r>
        <w:r>
          <w:rPr>
            <w:noProof/>
            <w:webHidden/>
          </w:rPr>
          <w:t>21</w:t>
        </w:r>
        <w:r>
          <w:rPr>
            <w:noProof/>
            <w:webHidden/>
          </w:rPr>
          <w:fldChar w:fldCharType="end"/>
        </w:r>
      </w:hyperlink>
    </w:p>
    <w:p w14:paraId="4F75571E" w14:textId="7ED91EA0" w:rsidR="00142027" w:rsidRDefault="00142027">
      <w:pPr>
        <w:pStyle w:val="TableofFigures"/>
        <w:tabs>
          <w:tab w:val="right" w:leader="dot" w:pos="9350"/>
        </w:tabs>
        <w:rPr>
          <w:rFonts w:asciiTheme="minorHAnsi" w:eastAsiaTheme="minorEastAsia" w:hAnsiTheme="minorHAnsi"/>
          <w:noProof/>
          <w:szCs w:val="24"/>
          <w:lang w:val="en-LT" w:eastAsia="en-GB"/>
        </w:rPr>
      </w:pPr>
      <w:hyperlink w:anchor="_Toc106674868" w:history="1">
        <w:r w:rsidRPr="00251E66">
          <w:rPr>
            <w:rStyle w:val="Hyperlink"/>
            <w:noProof/>
            <w:lang w:val="lt-LT"/>
          </w:rPr>
          <w:t>Pav. 13 Duomenų bazės pavyzdinė struktūra</w:t>
        </w:r>
        <w:r>
          <w:rPr>
            <w:noProof/>
            <w:webHidden/>
          </w:rPr>
          <w:tab/>
        </w:r>
        <w:r>
          <w:rPr>
            <w:noProof/>
            <w:webHidden/>
          </w:rPr>
          <w:fldChar w:fldCharType="begin"/>
        </w:r>
        <w:r>
          <w:rPr>
            <w:noProof/>
            <w:webHidden/>
          </w:rPr>
          <w:instrText xml:space="preserve"> PAGEREF _Toc106674868 \h </w:instrText>
        </w:r>
        <w:r>
          <w:rPr>
            <w:noProof/>
            <w:webHidden/>
          </w:rPr>
        </w:r>
        <w:r>
          <w:rPr>
            <w:noProof/>
            <w:webHidden/>
          </w:rPr>
          <w:fldChar w:fldCharType="separate"/>
        </w:r>
        <w:r>
          <w:rPr>
            <w:noProof/>
            <w:webHidden/>
          </w:rPr>
          <w:t>23</w:t>
        </w:r>
        <w:r>
          <w:rPr>
            <w:noProof/>
            <w:webHidden/>
          </w:rPr>
          <w:fldChar w:fldCharType="end"/>
        </w:r>
      </w:hyperlink>
    </w:p>
    <w:p w14:paraId="17706806" w14:textId="63FBB77B" w:rsidR="00B15CEA" w:rsidRPr="002F2658" w:rsidRDefault="00B15CEA">
      <w:pPr>
        <w:rPr>
          <w:rFonts w:asciiTheme="majorHAnsi" w:eastAsiaTheme="majorEastAsia" w:hAnsiTheme="majorHAnsi" w:cstheme="majorBidi"/>
          <w:color w:val="2F5496" w:themeColor="accent1" w:themeShade="BF"/>
          <w:sz w:val="32"/>
          <w:szCs w:val="32"/>
          <w:lang w:val="lt-LT"/>
        </w:rPr>
      </w:pPr>
      <w:r w:rsidRPr="002F2658">
        <w:rPr>
          <w:rFonts w:asciiTheme="majorHAnsi" w:eastAsiaTheme="majorEastAsia" w:hAnsiTheme="majorHAnsi" w:cstheme="majorBidi"/>
          <w:color w:val="2F5496" w:themeColor="accent1" w:themeShade="BF"/>
          <w:sz w:val="32"/>
          <w:szCs w:val="32"/>
          <w:lang w:val="lt-LT"/>
        </w:rPr>
        <w:fldChar w:fldCharType="end"/>
      </w:r>
    </w:p>
    <w:p w14:paraId="191106E1" w14:textId="79F56624" w:rsidR="005034EA" w:rsidRPr="002F2658" w:rsidRDefault="00B15CEA">
      <w:pPr>
        <w:rPr>
          <w:rFonts w:asciiTheme="majorHAnsi" w:eastAsiaTheme="majorEastAsia" w:hAnsiTheme="majorHAnsi" w:cstheme="majorBidi"/>
          <w:color w:val="2F5496" w:themeColor="accent1" w:themeShade="BF"/>
          <w:sz w:val="32"/>
          <w:szCs w:val="32"/>
          <w:lang w:val="lt-LT"/>
        </w:rPr>
      </w:pPr>
      <w:r w:rsidRPr="002F2658">
        <w:rPr>
          <w:rFonts w:asciiTheme="majorHAnsi" w:eastAsiaTheme="majorEastAsia" w:hAnsiTheme="majorHAnsi" w:cstheme="majorBidi"/>
          <w:color w:val="2F5496" w:themeColor="accent1" w:themeShade="BF"/>
          <w:sz w:val="32"/>
          <w:szCs w:val="32"/>
          <w:lang w:val="lt-LT"/>
        </w:rPr>
        <w:br w:type="page"/>
      </w:r>
    </w:p>
    <w:p w14:paraId="464B4A1B" w14:textId="7114D778" w:rsidR="00BF7339" w:rsidRPr="002F2658" w:rsidRDefault="00BF7339" w:rsidP="00B351C7">
      <w:pPr>
        <w:pStyle w:val="Heading1"/>
        <w:spacing w:after="240"/>
        <w:rPr>
          <w:lang w:val="lt-LT"/>
        </w:rPr>
      </w:pPr>
      <w:bookmarkStart w:id="0" w:name="_Toc106674885"/>
      <w:r w:rsidRPr="002F2658">
        <w:rPr>
          <w:lang w:val="lt-LT"/>
        </w:rPr>
        <w:lastRenderedPageBreak/>
        <w:t>Įžanga</w:t>
      </w:r>
      <w:bookmarkEnd w:id="0"/>
      <w:r w:rsidRPr="002F2658">
        <w:rPr>
          <w:lang w:val="lt-LT"/>
        </w:rPr>
        <w:t xml:space="preserve"> </w:t>
      </w:r>
    </w:p>
    <w:p w14:paraId="6D4471BB" w14:textId="2E5A9784" w:rsidR="00FC16CA" w:rsidRPr="002F2658" w:rsidRDefault="00FC16CA" w:rsidP="003F6F30">
      <w:pPr>
        <w:rPr>
          <w:lang w:val="lt-LT"/>
        </w:rPr>
      </w:pPr>
      <w:r w:rsidRPr="002F2658">
        <w:rPr>
          <w:lang w:val="lt-LT"/>
        </w:rPr>
        <w:t>Rolėmis grįstas prieigos valdymo metodas yra vienas iš populiariausių metodų esančių,</w:t>
      </w:r>
      <w:r w:rsidR="00A76330" w:rsidRPr="002F2658">
        <w:rPr>
          <w:lang w:val="lt-LT"/>
        </w:rPr>
        <w:t xml:space="preserve"> kurie skirti valdyti internetinių puslapių arba internetinių aplikacijų prieigą. Žinoma yra ne vienas metodas skirtas prieigos valdymui, bet dažniausiai tai būna minėto metodo variacijos arba visiškai skirtingas metodas. Prieigos valdymo problema išlieka ir šiai dienai. Vis daugiau ir daugiau plečiantis internetui ir didėjant tiekiamų paslaugų kiekiui internete reikia ir saugesnių ir patogesnių metodų valdyti internetines aplikacijas, puslapius.</w:t>
      </w:r>
      <w:r w:rsidR="00B83F2F" w:rsidRPr="002F2658">
        <w:rPr>
          <w:lang w:val="lt-LT"/>
        </w:rPr>
        <w:t xml:space="preserve"> Rolėmis grįstas žiniatinklio programų prieigos valdymo metodas leis panaudoti rolėmis grįstą prieigos metodą žiniatinklio programoms. Kadangi žiniatinklio programų kiekis didėja reikia ir metodo, kuris leistų daugiai valdyti naudotojo prieigą prie programos funkcijų ir domenų.</w:t>
      </w:r>
      <w:r w:rsidR="00A76330" w:rsidRPr="002F2658">
        <w:rPr>
          <w:lang w:val="lt-LT"/>
        </w:rPr>
        <w:t xml:space="preserve"> Metodas kurį analizuoju yra pagrindinis metodas prieigos valdymui. Analizės metu yra analizuojamos prieigos valdymo problemos, </w:t>
      </w:r>
      <w:r w:rsidR="00B351C7" w:rsidRPr="002F2658">
        <w:rPr>
          <w:lang w:val="lt-LT"/>
        </w:rPr>
        <w:t>išsiaiškinama apie kitus esamus metodus.</w:t>
      </w:r>
    </w:p>
    <w:p w14:paraId="1BB49AE3" w14:textId="6B8F7361" w:rsidR="003F6F30" w:rsidRPr="002F2658" w:rsidRDefault="003F6F30" w:rsidP="00E80DD0">
      <w:pPr>
        <w:pStyle w:val="Heading2"/>
        <w:spacing w:after="240"/>
        <w:rPr>
          <w:lang w:val="lt-LT"/>
        </w:rPr>
      </w:pPr>
      <w:bookmarkStart w:id="1" w:name="_Toc106674886"/>
      <w:r w:rsidRPr="002F2658">
        <w:rPr>
          <w:lang w:val="lt-LT"/>
        </w:rPr>
        <w:t>Tikslas ir uždaviniai</w:t>
      </w:r>
      <w:bookmarkEnd w:id="1"/>
    </w:p>
    <w:p w14:paraId="7B8D5552" w14:textId="48CFE939" w:rsidR="00B351C7" w:rsidRPr="002F2658" w:rsidRDefault="00B351C7" w:rsidP="00B351C7">
      <w:pPr>
        <w:rPr>
          <w:lang w:val="lt-LT"/>
        </w:rPr>
      </w:pPr>
      <w:r w:rsidRPr="002F2658">
        <w:rPr>
          <w:lang w:val="lt-LT"/>
        </w:rPr>
        <w:t>Darbo tikslas – sukurti rolėmis grįstą prieigos valdymo metod</w:t>
      </w:r>
      <w:r w:rsidR="006763CD" w:rsidRPr="002F2658">
        <w:rPr>
          <w:lang w:val="lt-LT"/>
        </w:rPr>
        <w:t>ą skirtą internetinėms programoms.</w:t>
      </w:r>
      <w:r w:rsidRPr="002F2658">
        <w:rPr>
          <w:lang w:val="lt-LT"/>
        </w:rPr>
        <w:t xml:space="preserve"> </w:t>
      </w:r>
      <w:r w:rsidR="006763CD" w:rsidRPr="002F2658">
        <w:rPr>
          <w:lang w:val="lt-LT"/>
        </w:rPr>
        <w:t>Metodas turėtu leisti pritaikyti rolėmis grįstą prieigos valdymo metodą internetinių aplikacijų prieigos valdymui.</w:t>
      </w:r>
      <w:r w:rsidR="00B83F2F" w:rsidRPr="002F2658">
        <w:rPr>
          <w:lang w:val="lt-LT"/>
        </w:rPr>
        <w:t xml:space="preserve"> Panaudojus naują metodą administratorius galės keisti roles, licencijas, naujoms internetinėms aplikacijoms.</w:t>
      </w:r>
    </w:p>
    <w:p w14:paraId="6F5A9CE9" w14:textId="2680F36C" w:rsidR="00B179C1" w:rsidRPr="002F2658" w:rsidRDefault="00B179C1" w:rsidP="00B179C1">
      <w:pPr>
        <w:pStyle w:val="ListParagraph"/>
        <w:numPr>
          <w:ilvl w:val="0"/>
          <w:numId w:val="3"/>
        </w:numPr>
        <w:rPr>
          <w:lang w:val="lt-LT"/>
        </w:rPr>
      </w:pPr>
      <w:r w:rsidRPr="002F2658">
        <w:rPr>
          <w:lang w:val="lt-LT"/>
        </w:rPr>
        <w:t>Išanalizuoti žiniatinklio programų prieigos valdymo problemos.</w:t>
      </w:r>
    </w:p>
    <w:p w14:paraId="0242804C" w14:textId="700E5A70" w:rsidR="00B179C1" w:rsidRPr="002F2658" w:rsidRDefault="00B179C1" w:rsidP="00B179C1">
      <w:pPr>
        <w:pStyle w:val="ListParagraph"/>
        <w:numPr>
          <w:ilvl w:val="0"/>
          <w:numId w:val="3"/>
        </w:numPr>
        <w:rPr>
          <w:lang w:val="lt-LT"/>
        </w:rPr>
      </w:pPr>
      <w:r w:rsidRPr="002F2658">
        <w:rPr>
          <w:lang w:val="lt-LT"/>
        </w:rPr>
        <w:t>Išanalizuoti žiniatinklio programų prieigos valdymo metodus.</w:t>
      </w:r>
    </w:p>
    <w:p w14:paraId="4C409B95" w14:textId="785F5B74" w:rsidR="00B179C1" w:rsidRPr="002F2658" w:rsidRDefault="00B179C1" w:rsidP="00B179C1">
      <w:pPr>
        <w:pStyle w:val="ListParagraph"/>
        <w:numPr>
          <w:ilvl w:val="0"/>
          <w:numId w:val="3"/>
        </w:numPr>
        <w:rPr>
          <w:lang w:val="lt-LT"/>
        </w:rPr>
      </w:pPr>
      <w:r w:rsidRPr="002F2658">
        <w:rPr>
          <w:lang w:val="lt-LT"/>
        </w:rPr>
        <w:t>Išanalizuoti rolėmis grįstas prieigos valdymo metodas.</w:t>
      </w:r>
    </w:p>
    <w:p w14:paraId="20EF13B9" w14:textId="7A44D1D6" w:rsidR="00862247" w:rsidRPr="002F2658" w:rsidRDefault="00B179C1" w:rsidP="00862247">
      <w:pPr>
        <w:pStyle w:val="ListParagraph"/>
        <w:numPr>
          <w:ilvl w:val="0"/>
          <w:numId w:val="3"/>
        </w:numPr>
        <w:rPr>
          <w:lang w:val="lt-LT"/>
        </w:rPr>
      </w:pPr>
      <w:r w:rsidRPr="002F2658">
        <w:rPr>
          <w:lang w:val="lt-LT"/>
        </w:rPr>
        <w:t xml:space="preserve">Išanalizuoti </w:t>
      </w:r>
      <w:r w:rsidR="00FD524A" w:rsidRPr="002F2658">
        <w:rPr>
          <w:lang w:val="lt-LT"/>
        </w:rPr>
        <w:t>rolėmis grįsto prieigos valdymo metodo pritaikymą žiniatinklyje</w:t>
      </w:r>
      <w:r w:rsidRPr="002F2658">
        <w:rPr>
          <w:lang w:val="lt-LT"/>
        </w:rPr>
        <w:t>.</w:t>
      </w:r>
    </w:p>
    <w:p w14:paraId="0CCF1BDD" w14:textId="08DBBC3C" w:rsidR="00B179C1" w:rsidRPr="002F2658" w:rsidRDefault="00B179C1" w:rsidP="00B179C1">
      <w:pPr>
        <w:pStyle w:val="ListParagraph"/>
        <w:numPr>
          <w:ilvl w:val="0"/>
          <w:numId w:val="3"/>
        </w:numPr>
        <w:rPr>
          <w:lang w:val="lt-LT"/>
        </w:rPr>
      </w:pPr>
      <w:r w:rsidRPr="002F2658">
        <w:rPr>
          <w:lang w:val="lt-LT"/>
        </w:rPr>
        <w:t>Pasiūlyti rolėmis grįstą prieigos valdymo metodą skirtą žiniatinklių programoms.</w:t>
      </w:r>
    </w:p>
    <w:p w14:paraId="70D0FB79" w14:textId="2A783265" w:rsidR="00B179C1" w:rsidRPr="002F2658" w:rsidRDefault="00E80DD0" w:rsidP="00B179C1">
      <w:pPr>
        <w:pStyle w:val="ListParagraph"/>
        <w:numPr>
          <w:ilvl w:val="0"/>
          <w:numId w:val="3"/>
        </w:numPr>
        <w:rPr>
          <w:lang w:val="lt-LT"/>
        </w:rPr>
      </w:pPr>
      <w:r w:rsidRPr="002F2658">
        <w:rPr>
          <w:lang w:val="lt-LT"/>
        </w:rPr>
        <w:t>Įgyvendinti sukurtą metodą ir palyginti rezultatus.</w:t>
      </w:r>
    </w:p>
    <w:p w14:paraId="6196930A" w14:textId="262F2899" w:rsidR="003F6F30" w:rsidRPr="002F2658" w:rsidRDefault="003F6F30" w:rsidP="00E80DD0">
      <w:pPr>
        <w:pStyle w:val="Heading2"/>
        <w:spacing w:after="240"/>
        <w:rPr>
          <w:lang w:val="lt-LT"/>
        </w:rPr>
      </w:pPr>
      <w:bookmarkStart w:id="2" w:name="_Toc106674887"/>
      <w:r w:rsidRPr="002F2658">
        <w:rPr>
          <w:lang w:val="lt-LT"/>
        </w:rPr>
        <w:t>Dokumento struktūra</w:t>
      </w:r>
      <w:bookmarkEnd w:id="2"/>
    </w:p>
    <w:p w14:paraId="7A353B30" w14:textId="592C7285" w:rsidR="00E80DD0" w:rsidRPr="002F2658" w:rsidRDefault="00E80DD0" w:rsidP="00E80DD0">
      <w:pPr>
        <w:rPr>
          <w:lang w:val="lt-LT"/>
        </w:rPr>
      </w:pPr>
      <w:r w:rsidRPr="002F2658">
        <w:rPr>
          <w:lang w:val="lt-LT"/>
        </w:rPr>
        <w:t xml:space="preserve">Darbą sudaro keturi pagrindiniai skyriai - žiniatinklio programų prieigos valdymo problemos, žiniatinklio programų prieigos valdymo metodus, rolėmis grįstas prieigos valdymo metodas, rolėmis grįsto prieigos valdymo metodo žiniatinklyje modelį analizės skyriai. Pirmame skyriuje yra analizuojamos žiniatinklio programų prieigos valdymo esamos problemos. Kitame skyriuje yra analizuojama skirtingi metodai skirti valdyti žiniatinklio programų prieigą. </w:t>
      </w:r>
      <w:r w:rsidR="00AD5BCC" w:rsidRPr="002F2658">
        <w:rPr>
          <w:lang w:val="lt-LT"/>
        </w:rPr>
        <w:t>Trečiame skyriuje yra analizuojamas rolėmis grįsto prieigos valdymo metodą, kaip veikia minimas metodas ir šiek tiek istorijos apie metodą. Ketvirtame skyriuje yra analizuojami rolėmis grįsto prieigos valdymo metodo žiniatinklyje.</w:t>
      </w:r>
    </w:p>
    <w:p w14:paraId="7BB886B5" w14:textId="77777777" w:rsidR="00E80DD0" w:rsidRPr="002F2658" w:rsidRDefault="00E80DD0" w:rsidP="00E80DD0">
      <w:pPr>
        <w:rPr>
          <w:lang w:val="lt-LT"/>
        </w:rPr>
      </w:pPr>
    </w:p>
    <w:p w14:paraId="4E689D10" w14:textId="4C9AD320" w:rsidR="000B332D" w:rsidRPr="002F2658" w:rsidRDefault="000B332D" w:rsidP="000B332D">
      <w:pPr>
        <w:rPr>
          <w:rFonts w:cs="Times New Roman"/>
          <w:szCs w:val="24"/>
          <w:lang w:val="lt-LT"/>
        </w:rPr>
      </w:pPr>
    </w:p>
    <w:p w14:paraId="6AA25AD9" w14:textId="71842A12" w:rsidR="003D7B24" w:rsidRPr="002F2658" w:rsidRDefault="003D7B24">
      <w:pPr>
        <w:rPr>
          <w:rFonts w:cs="Times New Roman"/>
          <w:szCs w:val="24"/>
          <w:lang w:val="lt-LT"/>
        </w:rPr>
      </w:pPr>
      <w:r w:rsidRPr="002F2658">
        <w:rPr>
          <w:rFonts w:cs="Times New Roman"/>
          <w:szCs w:val="24"/>
          <w:lang w:val="lt-LT"/>
        </w:rPr>
        <w:br w:type="page"/>
      </w:r>
    </w:p>
    <w:p w14:paraId="37FF550F" w14:textId="7A6B3AA9" w:rsidR="00BF7339" w:rsidRPr="002F2658" w:rsidRDefault="003C771F" w:rsidP="00F52533">
      <w:pPr>
        <w:pStyle w:val="Heading1"/>
        <w:spacing w:before="0" w:after="240"/>
        <w:rPr>
          <w:lang w:val="lt-LT"/>
        </w:rPr>
      </w:pPr>
      <w:bookmarkStart w:id="3" w:name="_Toc106674888"/>
      <w:r w:rsidRPr="002F2658">
        <w:rPr>
          <w:lang w:val="lt-LT"/>
        </w:rPr>
        <w:lastRenderedPageBreak/>
        <w:t>Žiniatinklio programų p</w:t>
      </w:r>
      <w:r w:rsidR="00BF7339" w:rsidRPr="002F2658">
        <w:rPr>
          <w:lang w:val="lt-LT"/>
        </w:rPr>
        <w:t>rieigos valdymo problemos</w:t>
      </w:r>
      <w:bookmarkEnd w:id="3"/>
    </w:p>
    <w:p w14:paraId="7A4EA9BB" w14:textId="5A65AB82" w:rsidR="00AF609D" w:rsidRPr="002F2658" w:rsidRDefault="00E85456" w:rsidP="003874EF">
      <w:pPr>
        <w:spacing w:after="240"/>
        <w:rPr>
          <w:rFonts w:cs="Times New Roman"/>
          <w:szCs w:val="24"/>
          <w:lang w:val="lt-LT"/>
        </w:rPr>
      </w:pPr>
      <w:r w:rsidRPr="002F2658">
        <w:rPr>
          <w:lang w:val="lt-LT"/>
        </w:rPr>
        <w:t xml:space="preserve">Prieigos valdymo problema egzistuoja ne vienerius metus. Ar tai būtu internete ar bibliotekoje, ar universitete. Visą laiką reikia verifikuoti, kad esi tikrai tu, vienokiu ar kitokių būdu. Realybėje yra naudojamos ID kortelės arba pasas. Realybėje galima pamatyti paso nuotrauką ir žmogaus veidą, taip verifikuojant, kad jis tikrai tas žmogus. Internetinėse aplikacijose būtu lengva verifikuoti tapatybę su </w:t>
      </w:r>
      <w:r w:rsidR="004A1678" w:rsidRPr="002F2658">
        <w:rPr>
          <w:lang w:val="lt-LT"/>
        </w:rPr>
        <w:t xml:space="preserve">ID kortele arba pasu, bet juos perkelti į elektroninę erdvę nėra labai lengva. Internetinėse aplikacijos neužtenka patvirtini naudotojo tapatybę, bet reikia valdyti naudotojo prieigą vienu ar kitu būdu. Problemai spręsti </w:t>
      </w:r>
      <w:r w:rsidR="004A1678" w:rsidRPr="002F2658">
        <w:rPr>
          <w:rFonts w:cs="Times New Roman"/>
          <w:szCs w:val="24"/>
          <w:lang w:val="lt-LT"/>
        </w:rPr>
        <w:t>v</w:t>
      </w:r>
      <w:r w:rsidR="00413248" w:rsidRPr="002F2658">
        <w:rPr>
          <w:rFonts w:cs="Times New Roman"/>
          <w:szCs w:val="24"/>
          <w:lang w:val="lt-LT"/>
        </w:rPr>
        <w:t xml:space="preserve">isos internetinės aplikacijos ir net tik naudoja </w:t>
      </w:r>
      <w:r w:rsidR="004A1678" w:rsidRPr="002F2658">
        <w:rPr>
          <w:rFonts w:cs="Times New Roman"/>
          <w:szCs w:val="24"/>
          <w:lang w:val="lt-LT"/>
        </w:rPr>
        <w:t>pasirinktą</w:t>
      </w:r>
      <w:r w:rsidR="00413248" w:rsidRPr="002F2658">
        <w:rPr>
          <w:rFonts w:cs="Times New Roman"/>
          <w:szCs w:val="24"/>
          <w:lang w:val="lt-LT"/>
        </w:rPr>
        <w:t xml:space="preserve"> modelį naudotojų prieig</w:t>
      </w:r>
      <w:r w:rsidR="004A1678" w:rsidRPr="002F2658">
        <w:rPr>
          <w:rFonts w:cs="Times New Roman"/>
          <w:szCs w:val="24"/>
          <w:lang w:val="lt-LT"/>
        </w:rPr>
        <w:t>os</w:t>
      </w:r>
      <w:r w:rsidR="00413248" w:rsidRPr="002F2658">
        <w:rPr>
          <w:rFonts w:cs="Times New Roman"/>
          <w:szCs w:val="24"/>
          <w:lang w:val="lt-LT"/>
        </w:rPr>
        <w:t xml:space="preserve"> valdy</w:t>
      </w:r>
      <w:r w:rsidR="004A1678" w:rsidRPr="002F2658">
        <w:rPr>
          <w:rFonts w:cs="Times New Roman"/>
          <w:szCs w:val="24"/>
          <w:lang w:val="lt-LT"/>
        </w:rPr>
        <w:t>mui</w:t>
      </w:r>
      <w:r w:rsidR="00413248" w:rsidRPr="002F2658">
        <w:rPr>
          <w:rFonts w:cs="Times New Roman"/>
          <w:szCs w:val="24"/>
          <w:lang w:val="lt-LT"/>
        </w:rPr>
        <w:t xml:space="preserve">. Kiekvienas modelis turi savus pliusus ir minusus. </w:t>
      </w:r>
      <w:r w:rsidR="00E414CE" w:rsidRPr="002F2658">
        <w:rPr>
          <w:rFonts w:cs="Times New Roman"/>
          <w:szCs w:val="24"/>
          <w:lang w:val="lt-LT"/>
        </w:rPr>
        <w:t>Sukurti ar panaudoti esamą prieigos valdymo modelį yra sunki užduotis, kuri kankina interneto aplikacijų kūrėjus ne vienerius metus. Naudojamo prieigos modelio užduotis yra paprasta, prileisti naudotojus prie jiems galimos informacijos, nei daugiau, nei mažiau.</w:t>
      </w:r>
      <w:r w:rsidR="00C64D77" w:rsidRPr="002F2658">
        <w:rPr>
          <w:rFonts w:cs="Times New Roman"/>
          <w:szCs w:val="24"/>
          <w:lang w:val="lt-LT"/>
        </w:rPr>
        <w:t xml:space="preserve"> </w:t>
      </w:r>
    </w:p>
    <w:p w14:paraId="03B3C74C" w14:textId="77777777" w:rsidR="00B46553" w:rsidRPr="002F2658" w:rsidRDefault="00B46553" w:rsidP="00091269">
      <w:pPr>
        <w:keepNext/>
        <w:jc w:val="center"/>
        <w:rPr>
          <w:lang w:val="lt-LT"/>
        </w:rPr>
      </w:pPr>
      <w:r w:rsidRPr="002F2658">
        <w:rPr>
          <w:noProof/>
          <w:lang w:val="lt-LT"/>
        </w:rPr>
        <w:drawing>
          <wp:inline distT="0" distB="0" distL="0" distR="0" wp14:anchorId="13ECF884" wp14:editId="33FDE9E3">
            <wp:extent cx="4496020" cy="3877818"/>
            <wp:effectExtent l="0" t="0" r="0" b="8890"/>
            <wp:docPr id="6" name="Picture 6" descr="The Confidentiality, Integrity, Availability (CIA) triad.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Confidentiality, Integrity, Availability (CIA) triad. | Download  Scientific Diagram"/>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13586" cy="3892969"/>
                    </a:xfrm>
                    <a:prstGeom prst="rect">
                      <a:avLst/>
                    </a:prstGeom>
                    <a:noFill/>
                    <a:ln>
                      <a:noFill/>
                    </a:ln>
                  </pic:spPr>
                </pic:pic>
              </a:graphicData>
            </a:graphic>
          </wp:inline>
        </w:drawing>
      </w:r>
    </w:p>
    <w:p w14:paraId="718BD14F" w14:textId="172DE967" w:rsidR="00B46553" w:rsidRPr="002F2658" w:rsidRDefault="00B46553" w:rsidP="00B46553">
      <w:pPr>
        <w:pStyle w:val="Caption"/>
        <w:rPr>
          <w:lang w:val="lt-LT"/>
        </w:rPr>
      </w:pPr>
      <w:bookmarkStart w:id="4" w:name="_Toc106674857"/>
      <w:r w:rsidRPr="002F2658">
        <w:rPr>
          <w:lang w:val="lt-LT"/>
        </w:rPr>
        <w:t xml:space="preserve">pav. </w:t>
      </w:r>
      <w:r w:rsidRPr="002F2658">
        <w:rPr>
          <w:lang w:val="lt-LT"/>
        </w:rPr>
        <w:fldChar w:fldCharType="begin"/>
      </w:r>
      <w:r w:rsidRPr="002F2658">
        <w:rPr>
          <w:lang w:val="lt-LT"/>
        </w:rPr>
        <w:instrText xml:space="preserve"> SEQ pav. \* ARABIC </w:instrText>
      </w:r>
      <w:r w:rsidRPr="002F2658">
        <w:rPr>
          <w:lang w:val="lt-LT"/>
        </w:rPr>
        <w:fldChar w:fldCharType="separate"/>
      </w:r>
      <w:r w:rsidR="002F2658" w:rsidRPr="002F2658">
        <w:rPr>
          <w:noProof/>
          <w:lang w:val="lt-LT"/>
        </w:rPr>
        <w:t>1</w:t>
      </w:r>
      <w:r w:rsidRPr="002F2658">
        <w:rPr>
          <w:lang w:val="lt-LT"/>
        </w:rPr>
        <w:fldChar w:fldCharType="end"/>
      </w:r>
      <w:r w:rsidR="003E39A9" w:rsidRPr="002F2658">
        <w:rPr>
          <w:lang w:val="lt-LT"/>
        </w:rPr>
        <w:t xml:space="preserve"> prieigos valdymo modelio problemos</w:t>
      </w:r>
      <w:bookmarkEnd w:id="4"/>
    </w:p>
    <w:p w14:paraId="086FAF76" w14:textId="3F6E7B73" w:rsidR="003874EF" w:rsidRPr="002F2658" w:rsidRDefault="003874EF" w:rsidP="003874EF">
      <w:pPr>
        <w:pStyle w:val="ListParagraph"/>
        <w:numPr>
          <w:ilvl w:val="0"/>
          <w:numId w:val="5"/>
        </w:numPr>
        <w:rPr>
          <w:lang w:val="lt-LT"/>
        </w:rPr>
      </w:pPr>
      <w:r w:rsidRPr="002F2658">
        <w:rPr>
          <w:lang w:val="lt-LT"/>
        </w:rPr>
        <w:t>Konfidencialumas</w:t>
      </w:r>
    </w:p>
    <w:p w14:paraId="0C82B556" w14:textId="668DC459" w:rsidR="003874EF" w:rsidRPr="002F2658" w:rsidRDefault="003874EF" w:rsidP="003874EF">
      <w:pPr>
        <w:pStyle w:val="ListParagraph"/>
        <w:numPr>
          <w:ilvl w:val="0"/>
          <w:numId w:val="5"/>
        </w:numPr>
        <w:rPr>
          <w:lang w:val="lt-LT"/>
        </w:rPr>
      </w:pPr>
      <w:r w:rsidRPr="002F2658">
        <w:rPr>
          <w:lang w:val="lt-LT"/>
        </w:rPr>
        <w:t>Vientisumas</w:t>
      </w:r>
    </w:p>
    <w:p w14:paraId="67B274A7" w14:textId="44CCE8F6" w:rsidR="003874EF" w:rsidRPr="002F2658" w:rsidRDefault="003874EF" w:rsidP="003874EF">
      <w:pPr>
        <w:pStyle w:val="ListParagraph"/>
        <w:numPr>
          <w:ilvl w:val="0"/>
          <w:numId w:val="5"/>
        </w:numPr>
        <w:rPr>
          <w:lang w:val="lt-LT"/>
        </w:rPr>
      </w:pPr>
      <w:r w:rsidRPr="002F2658">
        <w:rPr>
          <w:lang w:val="lt-LT"/>
        </w:rPr>
        <w:t>Prieinamumas</w:t>
      </w:r>
    </w:p>
    <w:p w14:paraId="173D3991" w14:textId="3AC64F87" w:rsidR="00103A97" w:rsidRPr="002F2658" w:rsidRDefault="00F8231C" w:rsidP="00F52533">
      <w:pPr>
        <w:pStyle w:val="Heading2"/>
        <w:spacing w:after="240"/>
        <w:rPr>
          <w:lang w:val="lt-LT"/>
        </w:rPr>
      </w:pPr>
      <w:bookmarkStart w:id="5" w:name="_Toc106674889"/>
      <w:r w:rsidRPr="002F2658">
        <w:rPr>
          <w:lang w:val="lt-LT"/>
        </w:rPr>
        <w:lastRenderedPageBreak/>
        <w:t>Prieigos valdymas</w:t>
      </w:r>
      <w:r w:rsidR="00F45CBF" w:rsidRPr="002F2658">
        <w:rPr>
          <w:lang w:val="lt-LT"/>
        </w:rPr>
        <w:t xml:space="preserve"> (</w:t>
      </w:r>
      <w:proofErr w:type="spellStart"/>
      <w:r w:rsidR="00F45CBF" w:rsidRPr="002F2658">
        <w:rPr>
          <w:lang w:val="lt-LT"/>
        </w:rPr>
        <w:t>Separation</w:t>
      </w:r>
      <w:proofErr w:type="spellEnd"/>
      <w:r w:rsidR="00F45CBF" w:rsidRPr="002F2658">
        <w:rPr>
          <w:lang w:val="lt-LT"/>
        </w:rPr>
        <w:t xml:space="preserve"> </w:t>
      </w:r>
      <w:proofErr w:type="spellStart"/>
      <w:r w:rsidR="00F45CBF" w:rsidRPr="002F2658">
        <w:rPr>
          <w:lang w:val="lt-LT"/>
        </w:rPr>
        <w:t>of</w:t>
      </w:r>
      <w:proofErr w:type="spellEnd"/>
      <w:r w:rsidR="00F45CBF" w:rsidRPr="002F2658">
        <w:rPr>
          <w:lang w:val="lt-LT"/>
        </w:rPr>
        <w:t xml:space="preserve"> </w:t>
      </w:r>
      <w:proofErr w:type="spellStart"/>
      <w:r w:rsidR="00F45CBF" w:rsidRPr="002F2658">
        <w:rPr>
          <w:lang w:val="lt-LT"/>
        </w:rPr>
        <w:t>Duty</w:t>
      </w:r>
      <w:proofErr w:type="spellEnd"/>
      <w:r w:rsidR="00F45CBF" w:rsidRPr="002F2658">
        <w:rPr>
          <w:lang w:val="lt-LT"/>
        </w:rPr>
        <w:t>)</w:t>
      </w:r>
      <w:bookmarkEnd w:id="5"/>
    </w:p>
    <w:p w14:paraId="64E5C435" w14:textId="7A9E2CBD" w:rsidR="00E4349A" w:rsidRPr="002F2658" w:rsidRDefault="00E4349A" w:rsidP="002B449E">
      <w:pPr>
        <w:ind w:left="360"/>
        <w:rPr>
          <w:lang w:val="lt-LT"/>
        </w:rPr>
      </w:pPr>
      <w:r w:rsidRPr="002F2658">
        <w:rPr>
          <w:lang w:val="lt-LT"/>
        </w:rPr>
        <w:t xml:space="preserve">Viena iš </w:t>
      </w:r>
      <w:proofErr w:type="spellStart"/>
      <w:r w:rsidRPr="002F2658">
        <w:rPr>
          <w:lang w:val="lt-LT"/>
        </w:rPr>
        <w:t>pirmujų</w:t>
      </w:r>
      <w:proofErr w:type="spellEnd"/>
      <w:r w:rsidRPr="002F2658">
        <w:rPr>
          <w:lang w:val="lt-LT"/>
        </w:rPr>
        <w:t xml:space="preserve"> </w:t>
      </w:r>
      <w:proofErr w:type="spellStart"/>
      <w:r w:rsidRPr="002F2658">
        <w:rPr>
          <w:lang w:val="lt-LT"/>
        </w:rPr>
        <w:t>problem</w:t>
      </w:r>
      <w:proofErr w:type="spellEnd"/>
      <w:r w:rsidRPr="002F2658">
        <w:rPr>
          <w:lang w:val="lt-LT"/>
        </w:rPr>
        <w:t xml:space="preserve"> yra naudotojų prieigos atsikyrimas. Šia </w:t>
      </w:r>
      <w:proofErr w:type="spellStart"/>
      <w:r w:rsidRPr="002F2658">
        <w:rPr>
          <w:lang w:val="lt-LT"/>
        </w:rPr>
        <w:t>problem</w:t>
      </w:r>
      <w:proofErr w:type="spellEnd"/>
      <w:r w:rsidRPr="002F2658">
        <w:rPr>
          <w:lang w:val="lt-LT"/>
        </w:rPr>
        <w:t xml:space="preserve"> bando išspręsti kiekvienas prieigos saugos modelis. Problema atsirado, kai keletas naudotojų pradėjo naudotis tokiu pačiu kompiuteriu, tada iškilo klausimas. Kaip galima atskirti naudotojo prieinamus resursus kiekvienam naudotojui, pavyzdžiui, kokias aplikacijas gali naudoti naudotojas, o kokių negali. arba kokius failus gali redaguoti, o kokiu negali.</w:t>
      </w:r>
      <w:r w:rsidR="002D58C9" w:rsidRPr="002F2658">
        <w:rPr>
          <w:lang w:val="lt-LT"/>
        </w:rPr>
        <w:t xml:space="preserve"> Minėta problema išlieka ir dabar. Naudojant internetines sistemas reikia atskirti teikiamus </w:t>
      </w:r>
      <w:proofErr w:type="spellStart"/>
      <w:r w:rsidR="002D58C9" w:rsidRPr="002F2658">
        <w:rPr>
          <w:lang w:val="lt-LT"/>
        </w:rPr>
        <w:t>resusrsus</w:t>
      </w:r>
      <w:proofErr w:type="spellEnd"/>
      <w:r w:rsidR="002D58C9" w:rsidRPr="002F2658">
        <w:rPr>
          <w:lang w:val="lt-LT"/>
        </w:rPr>
        <w:t xml:space="preserve"> pagal naudotojo prieigą.</w:t>
      </w:r>
    </w:p>
    <w:p w14:paraId="3ADB969E" w14:textId="3A67B482" w:rsidR="00042671" w:rsidRPr="002F2658" w:rsidRDefault="004A2723" w:rsidP="00F52533">
      <w:pPr>
        <w:pStyle w:val="Heading2"/>
        <w:spacing w:after="240"/>
        <w:rPr>
          <w:lang w:val="lt-LT"/>
        </w:rPr>
      </w:pPr>
      <w:bookmarkStart w:id="6" w:name="_Toc106674890"/>
      <w:r w:rsidRPr="002F2658">
        <w:rPr>
          <w:lang w:val="lt-LT"/>
        </w:rPr>
        <w:t>D</w:t>
      </w:r>
      <w:r w:rsidR="00D75E1B" w:rsidRPr="002F2658">
        <w:rPr>
          <w:lang w:val="lt-LT"/>
        </w:rPr>
        <w:t>inamiškumas</w:t>
      </w:r>
      <w:bookmarkEnd w:id="6"/>
      <w:r w:rsidR="00517E4A" w:rsidRPr="002F2658">
        <w:rPr>
          <w:lang w:val="lt-LT"/>
        </w:rPr>
        <w:t xml:space="preserve"> </w:t>
      </w:r>
    </w:p>
    <w:p w14:paraId="21FB777F" w14:textId="44B61A15" w:rsidR="00023D9E" w:rsidRPr="002F2658" w:rsidRDefault="00FE6055" w:rsidP="00103A97">
      <w:pPr>
        <w:ind w:left="360"/>
        <w:rPr>
          <w:rFonts w:cs="Times New Roman"/>
          <w:szCs w:val="24"/>
          <w:lang w:val="lt-LT"/>
        </w:rPr>
      </w:pPr>
      <w:r w:rsidRPr="002F2658">
        <w:rPr>
          <w:rFonts w:cs="Times New Roman"/>
          <w:szCs w:val="24"/>
          <w:lang w:val="lt-LT"/>
        </w:rPr>
        <w:t>Pradėkime nuo pirmos problemos</w:t>
      </w:r>
      <w:r w:rsidR="00D75E1B" w:rsidRPr="002F2658">
        <w:rPr>
          <w:rFonts w:cs="Times New Roman"/>
          <w:szCs w:val="24"/>
          <w:lang w:val="lt-LT"/>
        </w:rPr>
        <w:t>:</w:t>
      </w:r>
      <w:r w:rsidRPr="002F2658">
        <w:rPr>
          <w:rFonts w:cs="Times New Roman"/>
          <w:szCs w:val="24"/>
          <w:lang w:val="lt-LT"/>
        </w:rPr>
        <w:t xml:space="preserve"> </w:t>
      </w:r>
      <w:r w:rsidR="00CE5F75" w:rsidRPr="002F2658">
        <w:rPr>
          <w:rFonts w:cs="Times New Roman"/>
          <w:szCs w:val="24"/>
          <w:lang w:val="lt-LT"/>
        </w:rPr>
        <w:t>modelio dinamiškumo. Žinoma pasirinkus prieigos valdymo modelį pradžioje, atrodo, kad gali tikti, bet kuris pasirinktas modelis. Padarius projektą ir administratoriui sukonfigūravus teises naudotojams atrodo viskas veikia kaip tūrėtu veikti. Pradedant plėsti esamą sistemą kūrėjai gali</w:t>
      </w:r>
      <w:r w:rsidR="00D75E1B" w:rsidRPr="002F2658">
        <w:rPr>
          <w:rFonts w:cs="Times New Roman"/>
          <w:szCs w:val="24"/>
          <w:lang w:val="lt-LT"/>
        </w:rPr>
        <w:t xml:space="preserve"> susidurti prieigos valdymo problemomis, kadangi ne visi modeliai leidžia dinamiškai plėsti projektą. Plečiant dinamišką sistemą</w:t>
      </w:r>
      <w:r w:rsidR="00023D9E" w:rsidRPr="002F2658">
        <w:rPr>
          <w:rFonts w:cs="Times New Roman"/>
          <w:szCs w:val="24"/>
          <w:lang w:val="lt-LT"/>
        </w:rPr>
        <w:t xml:space="preserve"> su blogu prieigos valdymo metodu, dažniausiai yra pradedami naudoti įvairūs apėjimai, kad sistema veiktų. Tokios problemos sistemos administratoriams apsunkina darbą, kadangi realizacija yra neintuityvi, administratoriai valdant tokį projektą gali pridaryti klaidų, kurios veda prie kitų prieigos valdymo problemų.</w:t>
      </w:r>
    </w:p>
    <w:p w14:paraId="45539901" w14:textId="77777777" w:rsidR="00483594" w:rsidRPr="002F2658" w:rsidRDefault="00483594" w:rsidP="00483594">
      <w:pPr>
        <w:pStyle w:val="Heading2"/>
        <w:spacing w:after="240"/>
        <w:rPr>
          <w:lang w:val="lt-LT"/>
        </w:rPr>
      </w:pPr>
      <w:bookmarkStart w:id="7" w:name="_Toc106674891"/>
      <w:r w:rsidRPr="002F2658">
        <w:rPr>
          <w:lang w:val="lt-LT"/>
        </w:rPr>
        <w:t xml:space="preserve">Vientisumo problema tarp </w:t>
      </w:r>
      <w:proofErr w:type="spellStart"/>
      <w:r w:rsidRPr="002F2658">
        <w:rPr>
          <w:lang w:val="lt-LT"/>
        </w:rPr>
        <w:t>sistemu</w:t>
      </w:r>
      <w:bookmarkEnd w:id="7"/>
      <w:proofErr w:type="spellEnd"/>
    </w:p>
    <w:p w14:paraId="2754C9F6" w14:textId="082A2446" w:rsidR="00042671" w:rsidRPr="002F2658" w:rsidRDefault="004A2723" w:rsidP="00A142C2">
      <w:pPr>
        <w:ind w:left="360"/>
        <w:rPr>
          <w:rFonts w:cs="Times New Roman"/>
          <w:szCs w:val="24"/>
          <w:lang w:val="lt-LT"/>
        </w:rPr>
      </w:pPr>
      <w:r w:rsidRPr="002F2658">
        <w:rPr>
          <w:rFonts w:cs="Times New Roman"/>
          <w:szCs w:val="24"/>
          <w:lang w:val="lt-LT"/>
        </w:rPr>
        <w:t>Prisijungimas prie sistemos per kitus puslapius</w:t>
      </w:r>
      <w:r w:rsidR="00B30CE1" w:rsidRPr="002F2658">
        <w:rPr>
          <w:rFonts w:cs="Times New Roman"/>
          <w:szCs w:val="24"/>
          <w:lang w:val="lt-LT"/>
        </w:rPr>
        <w:t xml:space="preserve">. </w:t>
      </w:r>
      <w:r w:rsidR="00654B4C" w:rsidRPr="002F2658">
        <w:rPr>
          <w:rFonts w:cs="Times New Roman"/>
          <w:szCs w:val="24"/>
          <w:lang w:val="lt-LT"/>
        </w:rPr>
        <w:t>Naudojantis internetinėmis aplikacijomis galima</w:t>
      </w:r>
      <w:r w:rsidR="00B30CE1" w:rsidRPr="002F2658">
        <w:rPr>
          <w:rFonts w:cs="Times New Roman"/>
          <w:szCs w:val="24"/>
          <w:lang w:val="lt-LT"/>
        </w:rPr>
        <w:t xml:space="preserve"> prisijungti prie sistemos naudojant kitą sistemą</w:t>
      </w:r>
      <w:r w:rsidR="008313E9" w:rsidRPr="002F2658">
        <w:rPr>
          <w:rFonts w:cs="Times New Roman"/>
          <w:szCs w:val="24"/>
          <w:lang w:val="lt-LT"/>
        </w:rPr>
        <w:t>.</w:t>
      </w:r>
      <w:r w:rsidR="00B30CE1" w:rsidRPr="002F2658">
        <w:rPr>
          <w:rFonts w:cs="Times New Roman"/>
          <w:szCs w:val="24"/>
          <w:lang w:val="lt-LT"/>
        </w:rPr>
        <w:t xml:space="preserve"> </w:t>
      </w:r>
      <w:r w:rsidR="008313E9" w:rsidRPr="002F2658">
        <w:rPr>
          <w:rFonts w:cs="Times New Roman"/>
          <w:szCs w:val="24"/>
          <w:lang w:val="lt-LT"/>
        </w:rPr>
        <w:t>D</w:t>
      </w:r>
      <w:r w:rsidR="00B30CE1" w:rsidRPr="002F2658">
        <w:rPr>
          <w:rFonts w:cs="Times New Roman"/>
          <w:szCs w:val="24"/>
          <w:lang w:val="lt-LT"/>
        </w:rPr>
        <w:t>ažnai iškyla įvairios problemos</w:t>
      </w:r>
      <w:r w:rsidR="00654B4C" w:rsidRPr="002F2658">
        <w:rPr>
          <w:rFonts w:cs="Times New Roman"/>
          <w:szCs w:val="24"/>
          <w:lang w:val="lt-LT"/>
        </w:rPr>
        <w:t xml:space="preserve"> prisijungiant su kita sistema</w:t>
      </w:r>
      <w:r w:rsidR="00B30CE1" w:rsidRPr="002F2658">
        <w:rPr>
          <w:rFonts w:cs="Times New Roman"/>
          <w:szCs w:val="24"/>
          <w:lang w:val="lt-LT"/>
        </w:rPr>
        <w:t>, priklausant nuo pasirinkto prieigos valdymo modelio.</w:t>
      </w:r>
      <w:r w:rsidR="00654B4C" w:rsidRPr="002F2658">
        <w:rPr>
          <w:rFonts w:cs="Times New Roman"/>
          <w:szCs w:val="24"/>
          <w:lang w:val="lt-LT"/>
        </w:rPr>
        <w:t xml:space="preserve"> Viena iš pagrindinių problemų yra naudotojo teisės.</w:t>
      </w:r>
      <w:r w:rsidR="00BC7F28" w:rsidRPr="002F2658">
        <w:rPr>
          <w:rFonts w:cs="Times New Roman"/>
          <w:szCs w:val="24"/>
          <w:lang w:val="lt-LT"/>
        </w:rPr>
        <w:t xml:space="preserve"> Tarp naudojamų metodų turi būti sudarytas susitarimas, kaip koks prieigos valdymo metodas su kitu metodu, jei norima prisijungti prie skirtingu internetiniu sistemų su viena paskyra.</w:t>
      </w:r>
    </w:p>
    <w:p w14:paraId="0AC9B4D9" w14:textId="426E67B4" w:rsidR="00B36413" w:rsidRPr="002F2658" w:rsidRDefault="00042671" w:rsidP="00F52533">
      <w:pPr>
        <w:pStyle w:val="Heading2"/>
        <w:spacing w:after="240"/>
        <w:rPr>
          <w:lang w:val="lt-LT"/>
        </w:rPr>
      </w:pPr>
      <w:bookmarkStart w:id="8" w:name="_Toc106674892"/>
      <w:r w:rsidRPr="002F2658">
        <w:rPr>
          <w:lang w:val="lt-LT"/>
        </w:rPr>
        <w:t>Modelio valdymas</w:t>
      </w:r>
      <w:bookmarkEnd w:id="8"/>
    </w:p>
    <w:p w14:paraId="6CD19C22" w14:textId="1EA67E3B" w:rsidR="004A2723" w:rsidRPr="002F2658" w:rsidRDefault="008C4611" w:rsidP="004A2723">
      <w:pPr>
        <w:ind w:left="360"/>
        <w:rPr>
          <w:rFonts w:cs="Times New Roman"/>
          <w:szCs w:val="24"/>
          <w:lang w:val="lt-LT"/>
        </w:rPr>
      </w:pPr>
      <w:r w:rsidRPr="002F2658">
        <w:rPr>
          <w:rFonts w:cs="Times New Roman"/>
          <w:szCs w:val="24"/>
          <w:lang w:val="lt-LT"/>
        </w:rPr>
        <w:t xml:space="preserve">Modelio valdymas yra dar viena problema su kuria susiduriame </w:t>
      </w:r>
      <w:r w:rsidR="003E39A9" w:rsidRPr="002F2658">
        <w:rPr>
          <w:rFonts w:cs="Times New Roman"/>
          <w:szCs w:val="24"/>
          <w:lang w:val="lt-LT"/>
        </w:rPr>
        <w:t>pritaikant</w:t>
      </w:r>
      <w:r w:rsidRPr="002F2658">
        <w:rPr>
          <w:rFonts w:cs="Times New Roman"/>
          <w:szCs w:val="24"/>
          <w:lang w:val="lt-LT"/>
        </w:rPr>
        <w:t xml:space="preserve"> pasirinktą prieigos valdymo metodą. Pritaikius pasirinktą prieigos valdymo metodą, administratorius dažniausiai turi valdyti naudotojų dalinę arba pilną prieigą.</w:t>
      </w:r>
      <w:r w:rsidR="00EF5A03" w:rsidRPr="002F2658">
        <w:rPr>
          <w:rFonts w:cs="Times New Roman"/>
          <w:szCs w:val="24"/>
          <w:lang w:val="lt-LT"/>
        </w:rPr>
        <w:t xml:space="preserve"> Dažnai</w:t>
      </w:r>
      <w:r w:rsidRPr="002F2658">
        <w:rPr>
          <w:rFonts w:cs="Times New Roman"/>
          <w:szCs w:val="24"/>
          <w:lang w:val="lt-LT"/>
        </w:rPr>
        <w:t xml:space="preserve"> </w:t>
      </w:r>
      <w:r w:rsidR="00EF5A03" w:rsidRPr="002F2658">
        <w:rPr>
          <w:rFonts w:cs="Times New Roman"/>
          <w:szCs w:val="24"/>
          <w:lang w:val="lt-LT"/>
        </w:rPr>
        <w:t>n</w:t>
      </w:r>
      <w:r w:rsidRPr="002F2658">
        <w:rPr>
          <w:rFonts w:cs="Times New Roman"/>
          <w:szCs w:val="24"/>
          <w:lang w:val="lt-LT"/>
        </w:rPr>
        <w:t>eintuityvus modelio valdymas gali privesti prie administratoriaus klaidų</w:t>
      </w:r>
      <w:r w:rsidR="00EF5A03" w:rsidRPr="002F2658">
        <w:rPr>
          <w:rFonts w:cs="Times New Roman"/>
          <w:szCs w:val="24"/>
          <w:lang w:val="lt-LT"/>
        </w:rPr>
        <w:t>, kurios suteikia naudotojams prie mažai teisių arba per daug.</w:t>
      </w:r>
      <w:r w:rsidR="008313E9" w:rsidRPr="002F2658">
        <w:rPr>
          <w:rFonts w:cs="Times New Roman"/>
          <w:szCs w:val="24"/>
          <w:lang w:val="lt-LT"/>
        </w:rPr>
        <w:t xml:space="preserve"> Žiūrint iš rolėmis </w:t>
      </w:r>
      <w:proofErr w:type="spellStart"/>
      <w:r w:rsidR="008313E9" w:rsidRPr="002F2658">
        <w:rPr>
          <w:rFonts w:cs="Times New Roman"/>
          <w:szCs w:val="24"/>
          <w:lang w:val="lt-LT"/>
        </w:rPr>
        <w:t>grysto</w:t>
      </w:r>
      <w:proofErr w:type="spellEnd"/>
      <w:r w:rsidR="008313E9" w:rsidRPr="002F2658">
        <w:rPr>
          <w:rFonts w:cs="Times New Roman"/>
          <w:szCs w:val="24"/>
          <w:lang w:val="lt-LT"/>
        </w:rPr>
        <w:t xml:space="preserve"> ar kitokio saugos modelio perspektyvos, visada gali atsirasti valdymo prieigos </w:t>
      </w:r>
      <w:r w:rsidR="002D2B57" w:rsidRPr="002F2658">
        <w:rPr>
          <w:rFonts w:cs="Times New Roman"/>
          <w:szCs w:val="24"/>
          <w:lang w:val="lt-LT"/>
        </w:rPr>
        <w:t xml:space="preserve">spragų. </w:t>
      </w:r>
      <w:proofErr w:type="spellStart"/>
      <w:r w:rsidR="002D2B57" w:rsidRPr="002F2658">
        <w:rPr>
          <w:rFonts w:cs="Times New Roman"/>
          <w:szCs w:val="24"/>
          <w:lang w:val="lt-LT"/>
        </w:rPr>
        <w:t>Paemus</w:t>
      </w:r>
      <w:proofErr w:type="spellEnd"/>
      <w:r w:rsidR="002D2B57" w:rsidRPr="002F2658">
        <w:rPr>
          <w:rFonts w:cs="Times New Roman"/>
          <w:szCs w:val="24"/>
          <w:lang w:val="lt-LT"/>
        </w:rPr>
        <w:t xml:space="preserve"> </w:t>
      </w:r>
      <w:proofErr w:type="spellStart"/>
      <w:r w:rsidR="002D2B57" w:rsidRPr="002F2658">
        <w:rPr>
          <w:rFonts w:cs="Times New Roman"/>
          <w:szCs w:val="24"/>
          <w:lang w:val="lt-LT"/>
        </w:rPr>
        <w:t>pavizdy</w:t>
      </w:r>
      <w:proofErr w:type="spellEnd"/>
      <w:r w:rsidR="002D2B57" w:rsidRPr="002F2658">
        <w:rPr>
          <w:rFonts w:cs="Times New Roman"/>
          <w:szCs w:val="24"/>
          <w:lang w:val="lt-LT"/>
        </w:rPr>
        <w:t xml:space="preserve"> kaip atributais paremta prieigos </w:t>
      </w:r>
      <w:proofErr w:type="spellStart"/>
      <w:r w:rsidR="002D2B57" w:rsidRPr="002F2658">
        <w:rPr>
          <w:rFonts w:cs="Times New Roman"/>
          <w:szCs w:val="24"/>
          <w:lang w:val="lt-LT"/>
        </w:rPr>
        <w:t>valdyma</w:t>
      </w:r>
      <w:proofErr w:type="spellEnd"/>
      <w:r w:rsidR="002D2B57" w:rsidRPr="002F2658">
        <w:rPr>
          <w:rFonts w:cs="Times New Roman"/>
          <w:szCs w:val="24"/>
          <w:lang w:val="lt-LT"/>
        </w:rPr>
        <w:t xml:space="preserve">, </w:t>
      </w:r>
      <w:proofErr w:type="spellStart"/>
      <w:r w:rsidR="002D2B57" w:rsidRPr="002F2658">
        <w:rPr>
          <w:rFonts w:cs="Times New Roman"/>
          <w:szCs w:val="24"/>
          <w:lang w:val="lt-LT"/>
        </w:rPr>
        <w:t>panadudojant</w:t>
      </w:r>
      <w:proofErr w:type="spellEnd"/>
      <w:r w:rsidR="002D2B57" w:rsidRPr="002F2658">
        <w:rPr>
          <w:rFonts w:cs="Times New Roman"/>
          <w:szCs w:val="24"/>
          <w:lang w:val="lt-LT"/>
        </w:rPr>
        <w:t xml:space="preserve"> blogą </w:t>
      </w:r>
      <w:proofErr w:type="spellStart"/>
      <w:r w:rsidR="002D2B57" w:rsidRPr="002F2658">
        <w:rPr>
          <w:rFonts w:cs="Times New Roman"/>
          <w:szCs w:val="24"/>
          <w:lang w:val="lt-LT"/>
        </w:rPr>
        <w:t>contekstą</w:t>
      </w:r>
      <w:proofErr w:type="spellEnd"/>
      <w:r w:rsidR="002D2B57" w:rsidRPr="002F2658">
        <w:rPr>
          <w:rFonts w:cs="Times New Roman"/>
          <w:szCs w:val="24"/>
          <w:lang w:val="lt-LT"/>
        </w:rPr>
        <w:t xml:space="preserve"> </w:t>
      </w:r>
      <w:proofErr w:type="spellStart"/>
      <w:r w:rsidR="002D2B57" w:rsidRPr="002F2658">
        <w:rPr>
          <w:rFonts w:cs="Times New Roman"/>
          <w:szCs w:val="24"/>
          <w:lang w:val="lt-LT"/>
        </w:rPr>
        <w:t>implementacijos</w:t>
      </w:r>
      <w:proofErr w:type="spellEnd"/>
      <w:r w:rsidR="002D2B57" w:rsidRPr="002F2658">
        <w:rPr>
          <w:rFonts w:cs="Times New Roman"/>
          <w:szCs w:val="24"/>
          <w:lang w:val="lt-LT"/>
        </w:rPr>
        <w:t xml:space="preserve"> metu, gali atsirasti prieigos valdymo spragos, naudotojas kuris neturi teises prieiti prie informacijos, ją gali pasiekti.</w:t>
      </w:r>
    </w:p>
    <w:p w14:paraId="6E2F869C" w14:textId="4C9879CC" w:rsidR="00EF5A03" w:rsidRPr="002F2658" w:rsidRDefault="000962EA" w:rsidP="00F52533">
      <w:pPr>
        <w:pStyle w:val="Heading2"/>
        <w:spacing w:after="240"/>
        <w:rPr>
          <w:lang w:val="lt-LT"/>
        </w:rPr>
      </w:pPr>
      <w:bookmarkStart w:id="9" w:name="_Toc106674893"/>
      <w:r w:rsidRPr="002F2658">
        <w:rPr>
          <w:lang w:val="lt-LT"/>
        </w:rPr>
        <w:lastRenderedPageBreak/>
        <w:t>Modelio valdymo problema</w:t>
      </w:r>
      <w:r w:rsidR="006E34D2" w:rsidRPr="002F2658">
        <w:rPr>
          <w:lang w:val="lt-LT"/>
        </w:rPr>
        <w:t xml:space="preserve"> (Role </w:t>
      </w:r>
      <w:proofErr w:type="spellStart"/>
      <w:r w:rsidR="006E34D2" w:rsidRPr="002F2658">
        <w:rPr>
          <w:lang w:val="lt-LT"/>
        </w:rPr>
        <w:t>explosion</w:t>
      </w:r>
      <w:proofErr w:type="spellEnd"/>
      <w:r w:rsidR="006E34D2" w:rsidRPr="002F2658">
        <w:rPr>
          <w:lang w:val="lt-LT"/>
        </w:rPr>
        <w:t>)</w:t>
      </w:r>
      <w:r w:rsidR="00F8052F" w:rsidRPr="002F2658">
        <w:rPr>
          <w:lang w:val="lt-LT"/>
        </w:rPr>
        <w:t>,</w:t>
      </w:r>
      <w:bookmarkEnd w:id="9"/>
      <w:r w:rsidR="00F8052F" w:rsidRPr="002F2658">
        <w:rPr>
          <w:lang w:val="lt-LT"/>
        </w:rPr>
        <w:t xml:space="preserve"> </w:t>
      </w:r>
    </w:p>
    <w:p w14:paraId="4243A41C" w14:textId="10856A9E" w:rsidR="00DC586C" w:rsidRPr="002F2658" w:rsidRDefault="00EF5A03" w:rsidP="00F52533">
      <w:pPr>
        <w:ind w:left="360"/>
        <w:rPr>
          <w:rFonts w:cs="Times New Roman"/>
          <w:szCs w:val="24"/>
          <w:lang w:val="lt-LT"/>
        </w:rPr>
      </w:pPr>
      <w:r w:rsidRPr="002F2658">
        <w:rPr>
          <w:rFonts w:cs="Times New Roman"/>
          <w:szCs w:val="24"/>
          <w:lang w:val="lt-LT"/>
        </w:rPr>
        <w:t xml:space="preserve">Kiekviena sistema turi saugumo spragų, ar tai būtu </w:t>
      </w:r>
      <w:r w:rsidR="003E39A9" w:rsidRPr="002F2658">
        <w:rPr>
          <w:rFonts w:cs="Times New Roman"/>
          <w:szCs w:val="24"/>
          <w:lang w:val="lt-LT"/>
        </w:rPr>
        <w:t>pritaikymo</w:t>
      </w:r>
      <w:r w:rsidRPr="002F2658">
        <w:rPr>
          <w:rFonts w:cs="Times New Roman"/>
          <w:szCs w:val="24"/>
          <w:lang w:val="lt-LT"/>
        </w:rPr>
        <w:t xml:space="preserve"> problemos, ar tai būtu administravimo spragos, ar kažkokios kitos klaidos kurios priveda prie nesaugios sistemos. Vienas iš pavyzdžių būtu </w:t>
      </w:r>
      <w:r w:rsidR="00C1301C" w:rsidRPr="002F2658">
        <w:rPr>
          <w:rFonts w:cs="Times New Roman"/>
          <w:szCs w:val="24"/>
          <w:lang w:val="lt-LT"/>
        </w:rPr>
        <w:t>rolėmis paremto prieigos metodo rolių sprogimo problema. Šitame pavyzdyje yra aprašoma kaip rolių kiekis didėja iki tokių skaičių kai jų nebegalima suvaldyti. Pavyzdžiui yra vienas naudotojas, dešimt sistemų</w:t>
      </w:r>
      <w:r w:rsidR="00F76782" w:rsidRPr="002F2658">
        <w:rPr>
          <w:rFonts w:cs="Times New Roman"/>
          <w:szCs w:val="24"/>
          <w:lang w:val="lt-LT"/>
        </w:rPr>
        <w:t xml:space="preserve"> ir dvi rolės per sistemą. Naudotojas reikalauja dviejų rolių per aplikaciją gaunasi taip, kad reikalauja dvidešimt rolių</w:t>
      </w:r>
      <w:r w:rsidR="000B7C4A" w:rsidRPr="002F2658">
        <w:rPr>
          <w:rFonts w:cs="Times New Roman"/>
          <w:szCs w:val="24"/>
          <w:lang w:val="lt-LT"/>
        </w:rPr>
        <w:t>.</w:t>
      </w:r>
      <w:r w:rsidR="00F76782" w:rsidRPr="002F2658">
        <w:rPr>
          <w:rFonts w:cs="Times New Roman"/>
          <w:szCs w:val="24"/>
          <w:lang w:val="lt-LT"/>
        </w:rPr>
        <w:t xml:space="preserve"> </w:t>
      </w:r>
      <w:r w:rsidR="000B7C4A" w:rsidRPr="002F2658">
        <w:rPr>
          <w:rFonts w:cs="Times New Roman"/>
          <w:szCs w:val="24"/>
          <w:lang w:val="lt-LT"/>
        </w:rPr>
        <w:t>T</w:t>
      </w:r>
      <w:r w:rsidR="00F76782" w:rsidRPr="002F2658">
        <w:rPr>
          <w:rFonts w:cs="Times New Roman"/>
          <w:szCs w:val="24"/>
          <w:lang w:val="lt-LT"/>
        </w:rPr>
        <w:t>uri</w:t>
      </w:r>
      <w:r w:rsidR="000B7C4A" w:rsidRPr="002F2658">
        <w:rPr>
          <w:rFonts w:cs="Times New Roman"/>
          <w:szCs w:val="24"/>
          <w:lang w:val="lt-LT"/>
        </w:rPr>
        <w:t>nt</w:t>
      </w:r>
      <w:r w:rsidR="00F76782" w:rsidRPr="002F2658">
        <w:rPr>
          <w:rFonts w:cs="Times New Roman"/>
          <w:szCs w:val="24"/>
          <w:lang w:val="lt-LT"/>
        </w:rPr>
        <w:t xml:space="preserve"> daugiau negu vieną naudotoją ir jie</w:t>
      </w:r>
      <w:r w:rsidR="000B7C4A" w:rsidRPr="002F2658">
        <w:rPr>
          <w:rFonts w:cs="Times New Roman"/>
          <w:szCs w:val="24"/>
          <w:lang w:val="lt-LT"/>
        </w:rPr>
        <w:t>ms visiems</w:t>
      </w:r>
      <w:r w:rsidR="00F76782" w:rsidRPr="002F2658">
        <w:rPr>
          <w:rFonts w:cs="Times New Roman"/>
          <w:szCs w:val="24"/>
          <w:lang w:val="lt-LT"/>
        </w:rPr>
        <w:t xml:space="preserve"> praš</w:t>
      </w:r>
      <w:r w:rsidR="000B7C4A" w:rsidRPr="002F2658">
        <w:rPr>
          <w:rFonts w:cs="Times New Roman"/>
          <w:szCs w:val="24"/>
          <w:lang w:val="lt-LT"/>
        </w:rPr>
        <w:t>ant</w:t>
      </w:r>
      <w:r w:rsidR="00F76782" w:rsidRPr="002F2658">
        <w:rPr>
          <w:rFonts w:cs="Times New Roman"/>
          <w:szCs w:val="24"/>
          <w:lang w:val="lt-LT"/>
        </w:rPr>
        <w:t xml:space="preserve"> dviejų rolių per aplikaciją, tikėtina kad tvarkant roles administratorius gali įvelti ne vieną klaidą.</w:t>
      </w:r>
    </w:p>
    <w:p w14:paraId="6957EB44" w14:textId="44909653" w:rsidR="002D2B57" w:rsidRPr="002F2658" w:rsidRDefault="002D2B57" w:rsidP="002D2B57">
      <w:pPr>
        <w:pStyle w:val="Heading2"/>
        <w:rPr>
          <w:lang w:val="lt-LT"/>
        </w:rPr>
      </w:pPr>
      <w:bookmarkStart w:id="10" w:name="_Toc106674894"/>
      <w:proofErr w:type="spellStart"/>
      <w:r w:rsidRPr="002F2658">
        <w:rPr>
          <w:lang w:val="lt-LT"/>
        </w:rPr>
        <w:t>User</w:t>
      </w:r>
      <w:proofErr w:type="spellEnd"/>
      <w:r w:rsidRPr="002F2658">
        <w:rPr>
          <w:lang w:val="lt-LT"/>
        </w:rPr>
        <w:t xml:space="preserve"> </w:t>
      </w:r>
      <w:proofErr w:type="spellStart"/>
      <w:r w:rsidRPr="002F2658">
        <w:rPr>
          <w:lang w:val="lt-LT"/>
        </w:rPr>
        <w:t>Authorization</w:t>
      </w:r>
      <w:proofErr w:type="spellEnd"/>
      <w:r w:rsidRPr="002F2658">
        <w:rPr>
          <w:lang w:val="lt-LT"/>
        </w:rPr>
        <w:t xml:space="preserve"> </w:t>
      </w:r>
      <w:proofErr w:type="spellStart"/>
      <w:r w:rsidRPr="002F2658">
        <w:rPr>
          <w:lang w:val="lt-LT"/>
        </w:rPr>
        <w:t>Query</w:t>
      </w:r>
      <w:bookmarkEnd w:id="10"/>
      <w:proofErr w:type="spellEnd"/>
    </w:p>
    <w:p w14:paraId="79E3B70E" w14:textId="7E2DB21D" w:rsidR="002D2B57" w:rsidRPr="002F2658" w:rsidRDefault="00837E76" w:rsidP="00837E76">
      <w:pPr>
        <w:ind w:left="360"/>
        <w:rPr>
          <w:lang w:val="lt-LT"/>
        </w:rPr>
      </w:pPr>
      <w:r w:rsidRPr="002F2658">
        <w:rPr>
          <w:lang w:val="lt-LT"/>
        </w:rPr>
        <w:t xml:space="preserve">Problema, kuri aprašo prieigos reikalavimo problemą, kaip galima efektyviai pareikalauti teisę į tam tikrą sistemą ar resursą. Ši problema ypač iškyla naudojant rolėmis grystą metodą. Norint gauti papildomą prieigą prie resursų reikia </w:t>
      </w:r>
      <w:r w:rsidR="002650BA" w:rsidRPr="002F2658">
        <w:rPr>
          <w:lang w:val="lt-LT"/>
        </w:rPr>
        <w:t>nuspręsti</w:t>
      </w:r>
      <w:r w:rsidRPr="002F2658">
        <w:rPr>
          <w:lang w:val="lt-LT"/>
        </w:rPr>
        <w:t xml:space="preserve"> kokią rolę reikia suteikti, kad butu suteikti tam tikri resursai, ar tai butu galima pakeisti esamas roles i kažkokią vieną rolę.</w:t>
      </w:r>
    </w:p>
    <w:p w14:paraId="0B3390E0" w14:textId="7574613F" w:rsidR="00CB48EE" w:rsidRPr="002F2658" w:rsidRDefault="00CB48EE" w:rsidP="00CB48EE">
      <w:pPr>
        <w:pStyle w:val="Heading2"/>
        <w:rPr>
          <w:lang w:val="lt-LT"/>
        </w:rPr>
      </w:pPr>
      <w:bookmarkStart w:id="11" w:name="_Toc106674895"/>
      <w:r w:rsidRPr="002F2658">
        <w:rPr>
          <w:lang w:val="lt-LT"/>
        </w:rPr>
        <w:t>Sudėtingumas</w:t>
      </w:r>
      <w:bookmarkEnd w:id="11"/>
    </w:p>
    <w:p w14:paraId="20FC0054" w14:textId="6FC2424A" w:rsidR="003A77CC" w:rsidRPr="002F2658" w:rsidRDefault="00EE74BB" w:rsidP="00F52533">
      <w:pPr>
        <w:ind w:left="360"/>
        <w:rPr>
          <w:rFonts w:cs="Times New Roman"/>
          <w:szCs w:val="24"/>
          <w:lang w:val="lt-LT"/>
        </w:rPr>
      </w:pPr>
      <w:r w:rsidRPr="002F2658">
        <w:rPr>
          <w:rFonts w:cs="Times New Roman"/>
          <w:szCs w:val="24"/>
          <w:lang w:val="lt-LT"/>
        </w:rPr>
        <w:t xml:space="preserve">Sistemos sudėtingumas irgi yra problema. Norint integruoti pasirinktą prieigos valdymo metodą, sistemos sudėtingumas gali kišti koją. Programuotojai gali nesuprasti sudėtingos sistemos, ją pritaikant gali padaryti saugos klaidų. Žinoma </w:t>
      </w:r>
      <w:r w:rsidR="000377B0" w:rsidRPr="002F2658">
        <w:rPr>
          <w:rFonts w:cs="Times New Roman"/>
          <w:szCs w:val="24"/>
          <w:lang w:val="lt-LT"/>
        </w:rPr>
        <w:t>administratoriui</w:t>
      </w:r>
      <w:r w:rsidRPr="002F2658">
        <w:rPr>
          <w:rFonts w:cs="Times New Roman"/>
          <w:szCs w:val="24"/>
          <w:lang w:val="lt-LT"/>
        </w:rPr>
        <w:t xml:space="preserve"> bus lengviau dirbti, bet kartai geriau yra pasirinkti </w:t>
      </w:r>
      <w:r w:rsidR="000377B0" w:rsidRPr="002F2658">
        <w:rPr>
          <w:rFonts w:cs="Times New Roman"/>
          <w:szCs w:val="24"/>
          <w:lang w:val="lt-LT"/>
        </w:rPr>
        <w:t>sunkiau valdomą sistemą, bet lengviau suprantamą ir įdiegiamą.</w:t>
      </w:r>
    </w:p>
    <w:p w14:paraId="5148931B" w14:textId="2FF28A2D" w:rsidR="003874EF" w:rsidRPr="002F2658" w:rsidRDefault="00F45CBF" w:rsidP="002D2B57">
      <w:pPr>
        <w:pStyle w:val="Heading2"/>
        <w:rPr>
          <w:lang w:val="lt-LT"/>
        </w:rPr>
      </w:pPr>
      <w:bookmarkStart w:id="12" w:name="_Toc106674896"/>
      <w:r w:rsidRPr="002F2658">
        <w:rPr>
          <w:lang w:val="lt-LT"/>
        </w:rPr>
        <w:t>Momentinė prieiga prie informacijos</w:t>
      </w:r>
      <w:bookmarkEnd w:id="12"/>
    </w:p>
    <w:p w14:paraId="26587617" w14:textId="2F98DBDD" w:rsidR="00A9248F" w:rsidRPr="002F2658" w:rsidRDefault="00837E76" w:rsidP="00A9248F">
      <w:pPr>
        <w:ind w:left="360"/>
        <w:rPr>
          <w:rFonts w:cs="Times New Roman"/>
          <w:szCs w:val="24"/>
          <w:lang w:val="lt-LT"/>
        </w:rPr>
      </w:pPr>
      <w:r w:rsidRPr="002F2658">
        <w:rPr>
          <w:rFonts w:cs="Times New Roman"/>
          <w:szCs w:val="24"/>
          <w:lang w:val="lt-LT"/>
        </w:rPr>
        <w:t xml:space="preserve">Paprastas prieigos valdymo saugos modelis, nesprendžia reikiamos momentinės prieigos problemos, kai naudotojui reikia prieigos prie sistemos vienam ar </w:t>
      </w:r>
      <w:proofErr w:type="spellStart"/>
      <w:r w:rsidRPr="002F2658">
        <w:rPr>
          <w:rFonts w:cs="Times New Roman"/>
          <w:szCs w:val="24"/>
          <w:lang w:val="lt-LT"/>
        </w:rPr>
        <w:t>keliesm</w:t>
      </w:r>
      <w:proofErr w:type="spellEnd"/>
      <w:r w:rsidRPr="002F2658">
        <w:rPr>
          <w:rFonts w:cs="Times New Roman"/>
          <w:szCs w:val="24"/>
          <w:lang w:val="lt-LT"/>
        </w:rPr>
        <w:t xml:space="preserve"> kartams ir </w:t>
      </w:r>
      <w:proofErr w:type="spellStart"/>
      <w:r w:rsidRPr="002F2658">
        <w:rPr>
          <w:rFonts w:cs="Times New Roman"/>
          <w:szCs w:val="24"/>
          <w:lang w:val="lt-LT"/>
        </w:rPr>
        <w:t>poto</w:t>
      </w:r>
      <w:proofErr w:type="spellEnd"/>
      <w:r w:rsidRPr="002F2658">
        <w:rPr>
          <w:rFonts w:cs="Times New Roman"/>
          <w:szCs w:val="24"/>
          <w:lang w:val="lt-LT"/>
        </w:rPr>
        <w:t xml:space="preserve"> jos nebereikia. Atsiranda problemos kaip reikėtu suteikti tokią prieigą, kad </w:t>
      </w:r>
      <w:proofErr w:type="spellStart"/>
      <w:r w:rsidRPr="002F2658">
        <w:rPr>
          <w:rFonts w:cs="Times New Roman"/>
          <w:szCs w:val="24"/>
          <w:lang w:val="lt-LT"/>
        </w:rPr>
        <w:t>nebutu</w:t>
      </w:r>
      <w:proofErr w:type="spellEnd"/>
      <w:r w:rsidRPr="002F2658">
        <w:rPr>
          <w:rFonts w:cs="Times New Roman"/>
          <w:szCs w:val="24"/>
          <w:lang w:val="lt-LT"/>
        </w:rPr>
        <w:t xml:space="preserve"> galima prieiti prie kitų resursų. Kaip galima efektyviai suteikti naudotojui tokią galimybę ir kaip užtikrinti, kad naudotojas tikrai gali prieiti prie prašomų resursų.</w:t>
      </w:r>
    </w:p>
    <w:p w14:paraId="75CE97BD" w14:textId="0B7EAC42" w:rsidR="00A9248F" w:rsidRPr="002F2658" w:rsidRDefault="00A9248F" w:rsidP="00A9248F">
      <w:pPr>
        <w:ind w:left="360"/>
        <w:rPr>
          <w:rFonts w:cs="Times New Roman"/>
          <w:szCs w:val="24"/>
          <w:lang w:val="lt-LT"/>
        </w:rPr>
      </w:pPr>
      <w:r w:rsidRPr="002F2658">
        <w:rPr>
          <w:rFonts w:cs="Times New Roman"/>
          <w:szCs w:val="24"/>
          <w:lang w:val="lt-LT"/>
        </w:rPr>
        <w:t xml:space="preserve"> </w:t>
      </w:r>
    </w:p>
    <w:p w14:paraId="15608454" w14:textId="32C13AFF" w:rsidR="00370CAC" w:rsidRPr="002F2658" w:rsidRDefault="00370CAC">
      <w:pPr>
        <w:rPr>
          <w:rFonts w:cs="Times New Roman"/>
          <w:szCs w:val="24"/>
          <w:lang w:val="lt-LT"/>
        </w:rPr>
      </w:pPr>
      <w:r w:rsidRPr="002F2658">
        <w:rPr>
          <w:rFonts w:cs="Times New Roman"/>
          <w:szCs w:val="24"/>
          <w:lang w:val="lt-LT"/>
        </w:rPr>
        <w:br w:type="page"/>
      </w:r>
    </w:p>
    <w:p w14:paraId="3A01101E" w14:textId="77777777" w:rsidR="00370CAC" w:rsidRPr="002F2658" w:rsidRDefault="00370CAC" w:rsidP="00F52533">
      <w:pPr>
        <w:ind w:left="360"/>
        <w:rPr>
          <w:rFonts w:cs="Times New Roman"/>
          <w:szCs w:val="24"/>
          <w:lang w:val="lt-LT"/>
        </w:rPr>
      </w:pPr>
    </w:p>
    <w:p w14:paraId="1827FABF" w14:textId="466CD15F" w:rsidR="00BF7339" w:rsidRPr="002F2658" w:rsidRDefault="00BF7339" w:rsidP="00F52533">
      <w:pPr>
        <w:pStyle w:val="Heading1"/>
        <w:rPr>
          <w:lang w:val="lt-LT"/>
        </w:rPr>
      </w:pPr>
      <w:bookmarkStart w:id="13" w:name="_Toc106674897"/>
      <w:r w:rsidRPr="002F2658">
        <w:rPr>
          <w:lang w:val="lt-LT"/>
        </w:rPr>
        <w:t>Žiniatinklio programų prieigos valdymo metodai</w:t>
      </w:r>
      <w:bookmarkEnd w:id="13"/>
    </w:p>
    <w:p w14:paraId="48CF5973" w14:textId="55A7764E" w:rsidR="00370CAC" w:rsidRPr="002F2658" w:rsidRDefault="00370CAC" w:rsidP="00370CAC">
      <w:pPr>
        <w:rPr>
          <w:lang w:val="lt-LT"/>
        </w:rPr>
      </w:pPr>
    </w:p>
    <w:p w14:paraId="14726CE6" w14:textId="3B5528A1" w:rsidR="00370CAC" w:rsidRPr="002F2658" w:rsidRDefault="00370CAC" w:rsidP="00370CAC">
      <w:pPr>
        <w:pStyle w:val="ListParagraph"/>
        <w:numPr>
          <w:ilvl w:val="0"/>
          <w:numId w:val="2"/>
        </w:numPr>
        <w:rPr>
          <w:lang w:val="lt-LT"/>
        </w:rPr>
      </w:pPr>
      <w:proofErr w:type="spellStart"/>
      <w:r w:rsidRPr="002F2658">
        <w:rPr>
          <w:lang w:val="lt-LT"/>
        </w:rPr>
        <w:t>Object-Specific</w:t>
      </w:r>
      <w:proofErr w:type="spellEnd"/>
      <w:r w:rsidRPr="002F2658">
        <w:rPr>
          <w:lang w:val="lt-LT"/>
        </w:rPr>
        <w:t xml:space="preserve"> Role-</w:t>
      </w:r>
      <w:proofErr w:type="spellStart"/>
      <w:r w:rsidRPr="002F2658">
        <w:rPr>
          <w:lang w:val="lt-LT"/>
        </w:rPr>
        <w:t>Based</w:t>
      </w:r>
      <w:proofErr w:type="spellEnd"/>
      <w:r w:rsidRPr="002F2658">
        <w:rPr>
          <w:lang w:val="lt-LT"/>
        </w:rPr>
        <w:t xml:space="preserve"> Access </w:t>
      </w:r>
      <w:proofErr w:type="spellStart"/>
      <w:r w:rsidRPr="002F2658">
        <w:rPr>
          <w:lang w:val="lt-LT"/>
        </w:rPr>
        <w:t>Control</w:t>
      </w:r>
      <w:proofErr w:type="spellEnd"/>
      <w:r w:rsidR="00CC07BF" w:rsidRPr="002F2658">
        <w:rPr>
          <w:lang w:val="lt-LT"/>
        </w:rPr>
        <w:t xml:space="preserve"> (ORAC)</w:t>
      </w:r>
      <w:r w:rsidR="0078549C" w:rsidRPr="002F2658">
        <w:rPr>
          <w:lang w:val="lt-LT"/>
        </w:rPr>
        <w:fldChar w:fldCharType="begin" w:fldLock="1"/>
      </w:r>
      <w:r w:rsidR="0078549C" w:rsidRPr="002F2658">
        <w:rPr>
          <w:lang w:val="lt-LT"/>
        </w:rPr>
        <w:instrText>ADDIN CSL_CITATION {"citationItems":[{"id":"ITEM-1","itemData":{"DOI":"10.1142/S0218843019500035","ISSN":"02188430","abstract":"The proper management of privacy and security constraints in information systems in general and access control in particular constitutes a tremendous, but still prevalent challenge. Role-based access control (RBAC) and its variations can be considered as the widely adopted approach to realize authorization in information systems. However, RBAC lacks a proper object-specific support, which disallows establishing the fine-grained access control required in many domains. By comparison, attribute-based access control (ABAC) enables a fine-grained access control based on policies and rules evaluating attributes. As a drawback, ABAC lacks the abstraction of roles. Moreover, it is challenging to engineer and to audit the granted privileges encoded in rule-based policies. This paper presents the generic approach of object-specific role-based access control (ORAC). On one hand, ORAC enables information system engineers, administrators and users to utilize the well-known principle of roles. On the other hand, ORAC allows realizing the access to objects in a fine-grained way where required. The approach was systematically established according to well-elicited key requirements for fine-grained access control in information systems. For the purpose of evaluation, the approach was applied to real-world scenarios and implemented in a proof-of-concept prototype demonstrating its feasibility and applicability.","author":[{"dropping-particle":"","family":"Mundbrod","given":"Nicolas","non-dropping-particle":"","parse-names":false,"suffix":""},{"dropping-particle":"","family":"Reichert","given":"Manfred","non-dropping-particle":"","parse-names":false,"suffix":""}],"container-title":"International Journal of Cooperative Information Systems","id":"ITEM-1","issue":"1","issued":{"date-parts":[["2019"]]},"page":"1-30","title":"Object-Specific Role-Based Access Control","type":"article-journal","volume":"28"},"uris":["http://www.mendeley.com/documents/?uuid=2ea84e91-539d-4c27-a6b1-07faf93b683c"]}],"mendeley":{"formattedCitation":"[2]","plainTextFormattedCitation":"[2]","previouslyFormattedCitation":"[2]"},"properties":{"noteIndex":0},"schema":"https://github.com/citation-style-language/schema/raw/master/csl-citation.json"}</w:instrText>
      </w:r>
      <w:r w:rsidR="0078549C" w:rsidRPr="002F2658">
        <w:rPr>
          <w:lang w:val="lt-LT"/>
        </w:rPr>
        <w:fldChar w:fldCharType="separate"/>
      </w:r>
      <w:r w:rsidR="0078549C" w:rsidRPr="002F2658">
        <w:rPr>
          <w:noProof/>
          <w:lang w:val="lt-LT"/>
        </w:rPr>
        <w:t>[2]</w:t>
      </w:r>
      <w:r w:rsidR="0078549C" w:rsidRPr="002F2658">
        <w:rPr>
          <w:lang w:val="lt-LT"/>
        </w:rPr>
        <w:fldChar w:fldCharType="end"/>
      </w:r>
    </w:p>
    <w:p w14:paraId="0CECEDA4" w14:textId="28C3AF94" w:rsidR="00CC07BF" w:rsidRPr="002F2658" w:rsidRDefault="00CC07BF" w:rsidP="00CC07BF">
      <w:pPr>
        <w:pStyle w:val="ListParagraph"/>
        <w:rPr>
          <w:lang w:val="lt-LT"/>
        </w:rPr>
      </w:pPr>
      <w:r w:rsidRPr="002F2658">
        <w:rPr>
          <w:lang w:val="lt-LT"/>
        </w:rPr>
        <w:t>Konkrečių objektų rolėmis pagrystąs prieigos valdymo metodas.</w:t>
      </w:r>
      <w:r w:rsidR="005860A8" w:rsidRPr="002F2658">
        <w:rPr>
          <w:lang w:val="lt-LT"/>
        </w:rPr>
        <w:t xml:space="preserve"> Šitas metodas valdo naudotojų prieigą rolėmis ir specifiniais objektais. Administratorius gali nustatyti </w:t>
      </w:r>
      <w:r w:rsidR="006964EB" w:rsidRPr="002F2658">
        <w:rPr>
          <w:lang w:val="lt-LT"/>
        </w:rPr>
        <w:t>naudotojui rolę, arba specifinį objektą, prie kurio naudotojas gali prieiti.</w:t>
      </w:r>
    </w:p>
    <w:p w14:paraId="666A5081" w14:textId="52144C57" w:rsidR="00CC07BF" w:rsidRPr="002F2658" w:rsidRDefault="00370CAC" w:rsidP="00CC07BF">
      <w:pPr>
        <w:pStyle w:val="ListParagraph"/>
        <w:numPr>
          <w:ilvl w:val="0"/>
          <w:numId w:val="2"/>
        </w:numPr>
        <w:rPr>
          <w:lang w:val="lt-LT"/>
        </w:rPr>
      </w:pPr>
      <w:proofErr w:type="spellStart"/>
      <w:r w:rsidRPr="002F2658">
        <w:rPr>
          <w:lang w:val="lt-LT"/>
        </w:rPr>
        <w:t>Attribute-based</w:t>
      </w:r>
      <w:proofErr w:type="spellEnd"/>
      <w:r w:rsidRPr="002F2658">
        <w:rPr>
          <w:lang w:val="lt-LT"/>
        </w:rPr>
        <w:t xml:space="preserve"> </w:t>
      </w:r>
      <w:proofErr w:type="spellStart"/>
      <w:r w:rsidRPr="002F2658">
        <w:rPr>
          <w:lang w:val="lt-LT"/>
        </w:rPr>
        <w:t>access</w:t>
      </w:r>
      <w:proofErr w:type="spellEnd"/>
      <w:r w:rsidRPr="002F2658">
        <w:rPr>
          <w:lang w:val="lt-LT"/>
        </w:rPr>
        <w:t xml:space="preserve"> </w:t>
      </w:r>
      <w:proofErr w:type="spellStart"/>
      <w:r w:rsidRPr="002F2658">
        <w:rPr>
          <w:lang w:val="lt-LT"/>
        </w:rPr>
        <w:t>control</w:t>
      </w:r>
      <w:proofErr w:type="spellEnd"/>
      <w:r w:rsidR="0078549C" w:rsidRPr="002F2658">
        <w:rPr>
          <w:lang w:val="lt-LT"/>
        </w:rPr>
        <w:fldChar w:fldCharType="begin" w:fldLock="1"/>
      </w:r>
      <w:r w:rsidR="0078549C" w:rsidRPr="002F2658">
        <w:rPr>
          <w:lang w:val="lt-LT"/>
        </w:rPr>
        <w:instrText>ADDIN CSL_CITATION {"citationItems":[{"id":"ITEM-1","itemData":{"DOI":"10.1109/ACCESS.2021.3101218","ISSN":"21693536","abstract":"Internet of Things (IoT) is revolutionizing and enhancing the quality of human lives in every aspect. With a disruption of IoT devices and applications, attackers are leveraging weak authentication and access control mechanisms on these IoT devices and applications to gain unauthorized access on user devices and data and cause them harm. Access control is a critical security mechanism to secure the IoT ecosystem which comprises cloud computing and edge computing services along with smart devices. Today major cloud and IoT service providers including Amazon Web Services (AWS), Google Cloud Platform (GCP), and Azure utilize some customized forms of Role-Based Access Control (RBAC) model along with specific authorization policies enabled by policy-based access control models. To enable fine-grained access control and overcome limitations of existing access control models, there is an imminent need to develop a flexible and dynamic access control model for securing smart devices, data and resources in the cloud-enabled IoT architecture. In this paper, we develop a formal attribute-based access control (ABAC) model for AWS IoT by building upon and extending previously developed access control model for AWS IoT, known as AWS-IoTAC model. We demonstrate the applicability of our proposed model through an industrial IoT use case and its implementation in the AWS IoT platform. Our proposed fine grained model for AWS IoT incorporates its existing capabilities and introduces new attributes for IoT entities and attribute-based policies for enabling expressive access control in AWS IoT. We also evaluate the performance of our model on the AWS cloud and IoT platform with the future smart industries use-case to depict the feasibility of our model in a real-world platform.","author":[{"dropping-particle":"","family":"Bhatt","given":"Smriti","non-dropping-particle":"","parse-names":false,"suffix":""},{"dropping-particle":"","family":"Pham","given":"Thanh Kim","non-dropping-particle":"","parse-names":false,"suffix":""},{"dropping-particle":"","family":"Gupta","given":"Maanak","non-dropping-particle":"","parse-names":false,"suffix":""},{"dropping-particle":"","family":"Benson","given":"James","non-dropping-particle":"","parse-names":false,"suffix":""},{"dropping-particle":"","family":"Park","given":"Jaehong","non-dropping-particle":"","parse-names":false,"suffix":""},{"dropping-particle":"","family":"Sandhu","given":"Ravi","non-dropping-particle":"","parse-names":false,"suffix":""}],"container-title":"IEEE Access","id":"ITEM-1","issued":{"date-parts":[["2021"]]},"page":"107200-107223","title":"Attribute-Based Access Control for AWS Internet of Things and Secure Industries of the Future","type":"article-journal","volume":"9"},"uris":["http://www.mendeley.com/documents/?uuid=97e5a58c-b6d8-45af-aec4-2e710437cc58"]}],"mendeley":{"formattedCitation":"[3]","plainTextFormattedCitation":"[3]","previouslyFormattedCitation":"[3]"},"properties":{"noteIndex":0},"schema":"https://github.com/citation-style-language/schema/raw/master/csl-citation.json"}</w:instrText>
      </w:r>
      <w:r w:rsidR="0078549C" w:rsidRPr="002F2658">
        <w:rPr>
          <w:lang w:val="lt-LT"/>
        </w:rPr>
        <w:fldChar w:fldCharType="separate"/>
      </w:r>
      <w:r w:rsidR="0078549C" w:rsidRPr="002F2658">
        <w:rPr>
          <w:noProof/>
          <w:lang w:val="lt-LT"/>
        </w:rPr>
        <w:t>[3]</w:t>
      </w:r>
      <w:r w:rsidR="0078549C" w:rsidRPr="002F2658">
        <w:rPr>
          <w:lang w:val="lt-LT"/>
        </w:rPr>
        <w:fldChar w:fldCharType="end"/>
      </w:r>
    </w:p>
    <w:p w14:paraId="6B6EB786" w14:textId="549F4DB2" w:rsidR="00CC07BF" w:rsidRPr="002F2658" w:rsidRDefault="0047759F" w:rsidP="0047759F">
      <w:pPr>
        <w:pStyle w:val="ListParagraph"/>
        <w:rPr>
          <w:lang w:val="lt-LT"/>
        </w:rPr>
      </w:pPr>
      <w:r w:rsidRPr="002F2658">
        <w:rPr>
          <w:lang w:val="lt-LT"/>
        </w:rPr>
        <w:t xml:space="preserve">Naudojant atributais pagrįsto prieigos valdymo metodo prieiga prie išteklių gali būti nustatyta pagal skirtingus požymius pvz. vardas, IP adresas, laikas ir </w:t>
      </w:r>
      <w:proofErr w:type="spellStart"/>
      <w:r w:rsidRPr="002F2658">
        <w:rPr>
          <w:lang w:val="lt-LT"/>
        </w:rPr>
        <w:t>tt</w:t>
      </w:r>
      <w:proofErr w:type="spellEnd"/>
      <w:r w:rsidRPr="002F2658">
        <w:rPr>
          <w:lang w:val="lt-LT"/>
        </w:rPr>
        <w:t>. Pagrindinė idėja ABAC</w:t>
      </w:r>
      <w:r w:rsidR="005601F2" w:rsidRPr="002F2658">
        <w:rPr>
          <w:lang w:val="lt-LT"/>
        </w:rPr>
        <w:t xml:space="preserve"> yra, kad</w:t>
      </w:r>
      <w:r w:rsidRPr="002F2658">
        <w:rPr>
          <w:lang w:val="lt-LT"/>
        </w:rPr>
        <w:t xml:space="preserve"> nėra tiesiogiai priskirti leidimų vartotoj</w:t>
      </w:r>
      <w:r w:rsidR="005601F2" w:rsidRPr="002F2658">
        <w:rPr>
          <w:lang w:val="lt-LT"/>
        </w:rPr>
        <w:t>ui, dėl to</w:t>
      </w:r>
      <w:r w:rsidRPr="002F2658">
        <w:rPr>
          <w:lang w:val="lt-LT"/>
        </w:rPr>
        <w:t xml:space="preserve"> objekt</w:t>
      </w:r>
      <w:r w:rsidR="005601F2" w:rsidRPr="002F2658">
        <w:rPr>
          <w:lang w:val="lt-LT"/>
        </w:rPr>
        <w:t>ų prieiga</w:t>
      </w:r>
      <w:r w:rsidRPr="002F2658">
        <w:rPr>
          <w:lang w:val="lt-LT"/>
        </w:rPr>
        <w:t xml:space="preserve"> leidžia vis</w:t>
      </w:r>
      <w:r w:rsidR="00710351" w:rsidRPr="002F2658">
        <w:rPr>
          <w:lang w:val="lt-LT"/>
        </w:rPr>
        <w:t>ų objektų prieigą</w:t>
      </w:r>
      <w:r w:rsidRPr="002F2658">
        <w:rPr>
          <w:lang w:val="lt-LT"/>
        </w:rPr>
        <w:t xml:space="preserve"> remiantis atributai</w:t>
      </w:r>
      <w:r w:rsidR="001070B1" w:rsidRPr="002F2658">
        <w:rPr>
          <w:lang w:val="lt-LT"/>
        </w:rPr>
        <w:t>s</w:t>
      </w:r>
      <w:r w:rsidRPr="002F2658">
        <w:rPr>
          <w:lang w:val="lt-LT"/>
        </w:rPr>
        <w:t xml:space="preserve">. Atributas vaidina svarbų vaidmenį sistemoje ABAC leidimų suteikimas įgaliotiems vartotojams, pvz., vardas, vieta, IP adresas, vieta ir </w:t>
      </w:r>
      <w:proofErr w:type="spellStart"/>
      <w:r w:rsidRPr="002F2658">
        <w:rPr>
          <w:lang w:val="lt-LT"/>
        </w:rPr>
        <w:t>tt</w:t>
      </w:r>
      <w:proofErr w:type="spellEnd"/>
      <w:r w:rsidR="005B3C72" w:rsidRPr="002F2658">
        <w:rPr>
          <w:lang w:val="lt-LT"/>
        </w:rPr>
        <w:t>.</w:t>
      </w:r>
      <w:r w:rsidRPr="002F2658">
        <w:rPr>
          <w:lang w:val="lt-LT"/>
        </w:rPr>
        <w:t xml:space="preserve"> Atributo reikšmė nusprendžia, ar vartotojas yra įgaliotas naudoti tam tikrą ištekli, ar ne. Vartotojas taip pat gali būti nurodyta kaip </w:t>
      </w:r>
      <w:r w:rsidR="001070B1" w:rsidRPr="002F2658">
        <w:rPr>
          <w:lang w:val="lt-LT"/>
        </w:rPr>
        <w:t>subjektas</w:t>
      </w:r>
      <w:r w:rsidRPr="002F2658">
        <w:rPr>
          <w:lang w:val="lt-LT"/>
        </w:rPr>
        <w:t>.</w:t>
      </w:r>
    </w:p>
    <w:p w14:paraId="7F40D2D2" w14:textId="6EA88BFD" w:rsidR="00370CAC" w:rsidRPr="002F2658" w:rsidRDefault="00370CAC" w:rsidP="00370CAC">
      <w:pPr>
        <w:pStyle w:val="ListParagraph"/>
        <w:numPr>
          <w:ilvl w:val="0"/>
          <w:numId w:val="2"/>
        </w:numPr>
        <w:rPr>
          <w:lang w:val="lt-LT"/>
        </w:rPr>
      </w:pPr>
      <w:r w:rsidRPr="002F2658">
        <w:rPr>
          <w:lang w:val="lt-LT"/>
        </w:rPr>
        <w:t>Role-</w:t>
      </w:r>
      <w:proofErr w:type="spellStart"/>
      <w:r w:rsidRPr="002F2658">
        <w:rPr>
          <w:lang w:val="lt-LT"/>
        </w:rPr>
        <w:t>based</w:t>
      </w:r>
      <w:proofErr w:type="spellEnd"/>
      <w:r w:rsidRPr="002F2658">
        <w:rPr>
          <w:lang w:val="lt-LT"/>
        </w:rPr>
        <w:t xml:space="preserve"> Access </w:t>
      </w:r>
      <w:proofErr w:type="spellStart"/>
      <w:r w:rsidRPr="002F2658">
        <w:rPr>
          <w:lang w:val="lt-LT"/>
        </w:rPr>
        <w:t>Control</w:t>
      </w:r>
      <w:proofErr w:type="spellEnd"/>
      <w:r w:rsidR="0078549C" w:rsidRPr="002F2658">
        <w:rPr>
          <w:lang w:val="lt-LT"/>
        </w:rPr>
        <w:fldChar w:fldCharType="begin" w:fldLock="1"/>
      </w:r>
      <w:r w:rsidR="0078549C" w:rsidRPr="002F2658">
        <w:rPr>
          <w:lang w:val="lt-LT"/>
        </w:rPr>
        <w:instrText>ADDIN CSL_CITATION {"citationItems":[{"id":"ITEM-1","itemData":{"DOI":"10.1007/978-3-642-31753-8_8","ISBN":"9783642317521","ISSN":"03029743","abstract":"The Role-based Access Control (RBAC) model provides a safe and efficient way to manage access to information of an organization, while reducing the complexity and cost of security administration in large networked applications. However, Web Engineering frameworks that treat access control models as first-class citizens are still lacking so far. In this paper, we integrate the RBAC model in the design method of Semantic Web applications. More specifically, this work presents an extension of the SHDM method (Semantic Hypermedia Design Method), where these access control models were included and seamlessly integrated with the other models of this method. The proposed model allows the specification of semantic access control policies. SHDM is a model-driven approach to design Web applications for the Semantic Web. This extension was implemented in the Synth environment, which is an application development environment that supports designs using SHDM. © 2012 Springer-Verlag.","author":[{"dropping-particle":"","family":"Belchior","given":"Mairon","non-dropping-particle":"","parse-names":false,"suffix":""},{"dropping-particle":"","family":"Schwabe","given":"Daniel","non-dropping-particle":"","parse-names":false,"suffix":""},{"dropping-particle":"","family":"Silva Parreiras","given":"Fernando","non-dropping-particle":"","parse-names":false,"suffix":""}],"container-title":"Lecture Notes in Computer Science (including subseries Lecture Notes in Artificial Intelligence and Lecture Notes in Bioinformatics)","id":"ITEM-1","issued":{"date-parts":[["2012"]]},"page":"106-120","title":"Role-based access control for model-driven web applications","type":"article-journal","volume":"7387 LNCS"},"uris":["http://www.mendeley.com/documents/?uuid=cf3f7a76-6623-4f46-a5e3-669ef7a4ff45"]}],"mendeley":{"formattedCitation":"[4]","plainTextFormattedCitation":"[4]","previouslyFormattedCitation":"[4]"},"properties":{"noteIndex":0},"schema":"https://github.com/citation-style-language/schema/raw/master/csl-citation.json"}</w:instrText>
      </w:r>
      <w:r w:rsidR="0078549C" w:rsidRPr="002F2658">
        <w:rPr>
          <w:lang w:val="lt-LT"/>
        </w:rPr>
        <w:fldChar w:fldCharType="separate"/>
      </w:r>
      <w:r w:rsidR="0078549C" w:rsidRPr="002F2658">
        <w:rPr>
          <w:noProof/>
          <w:lang w:val="lt-LT"/>
        </w:rPr>
        <w:t>[4]</w:t>
      </w:r>
      <w:r w:rsidR="0078549C" w:rsidRPr="002F2658">
        <w:rPr>
          <w:lang w:val="lt-LT"/>
        </w:rPr>
        <w:fldChar w:fldCharType="end"/>
      </w:r>
    </w:p>
    <w:p w14:paraId="6EBD2E35" w14:textId="33658E6B" w:rsidR="00CC07BF" w:rsidRPr="002F2658" w:rsidRDefault="0026637F" w:rsidP="0026637F">
      <w:pPr>
        <w:pStyle w:val="ListParagraph"/>
        <w:rPr>
          <w:lang w:val="lt-LT"/>
        </w:rPr>
      </w:pPr>
      <w:r w:rsidRPr="002F2658">
        <w:rPr>
          <w:lang w:val="lt-LT"/>
        </w:rPr>
        <w:t xml:space="preserve">Pagrindinė RBAC koncepcija yra </w:t>
      </w:r>
      <w:r w:rsidR="00435467" w:rsidRPr="002F2658">
        <w:rPr>
          <w:lang w:val="lt-LT"/>
        </w:rPr>
        <w:t>rolės</w:t>
      </w:r>
      <w:r w:rsidRPr="002F2658">
        <w:rPr>
          <w:lang w:val="lt-LT"/>
        </w:rPr>
        <w:t>, kuri</w:t>
      </w:r>
      <w:r w:rsidR="00435467" w:rsidRPr="002F2658">
        <w:rPr>
          <w:lang w:val="lt-LT"/>
        </w:rPr>
        <w:t>os</w:t>
      </w:r>
      <w:r w:rsidRPr="002F2658">
        <w:rPr>
          <w:lang w:val="lt-LT"/>
        </w:rPr>
        <w:t xml:space="preserve"> gali parodyti prieigos kontrolės politiką </w:t>
      </w:r>
      <w:r w:rsidR="00435467" w:rsidRPr="002F2658">
        <w:rPr>
          <w:lang w:val="lt-LT"/>
        </w:rPr>
        <w:t>tam tikrai</w:t>
      </w:r>
      <w:r w:rsidRPr="002F2658">
        <w:rPr>
          <w:lang w:val="lt-LT"/>
        </w:rPr>
        <w:t xml:space="preserve"> organizacija</w:t>
      </w:r>
      <w:r w:rsidR="00435467" w:rsidRPr="002F2658">
        <w:rPr>
          <w:lang w:val="lt-LT"/>
        </w:rPr>
        <w:t>i</w:t>
      </w:r>
      <w:r w:rsidRPr="002F2658">
        <w:rPr>
          <w:lang w:val="lt-LT"/>
        </w:rPr>
        <w:t>, institucija</w:t>
      </w:r>
      <w:r w:rsidR="00435467" w:rsidRPr="002F2658">
        <w:rPr>
          <w:lang w:val="lt-LT"/>
        </w:rPr>
        <w:t>i</w:t>
      </w:r>
      <w:r w:rsidRPr="002F2658">
        <w:rPr>
          <w:lang w:val="lt-LT"/>
        </w:rPr>
        <w:t xml:space="preserve"> ar įmon</w:t>
      </w:r>
      <w:r w:rsidR="00435467" w:rsidRPr="002F2658">
        <w:rPr>
          <w:lang w:val="lt-LT"/>
        </w:rPr>
        <w:t>ei</w:t>
      </w:r>
      <w:r w:rsidRPr="002F2658">
        <w:rPr>
          <w:lang w:val="lt-LT"/>
        </w:rPr>
        <w:t>. Leidimai sukuriami, kai objektai atliekami veiksmai, o po to ši</w:t>
      </w:r>
      <w:r w:rsidR="00435467" w:rsidRPr="002F2658">
        <w:rPr>
          <w:lang w:val="lt-LT"/>
        </w:rPr>
        <w:t>oms rolės</w:t>
      </w:r>
      <w:r w:rsidRPr="002F2658">
        <w:rPr>
          <w:lang w:val="lt-LT"/>
        </w:rPr>
        <w:t xml:space="preserve"> priskiriami leidimai. Vartotojai nėra tiesiogiai priskirtas leidimams. </w:t>
      </w:r>
      <w:r w:rsidR="00435467" w:rsidRPr="002F2658">
        <w:rPr>
          <w:lang w:val="lt-LT"/>
        </w:rPr>
        <w:t>Rolė</w:t>
      </w:r>
      <w:r w:rsidRPr="002F2658">
        <w:rPr>
          <w:lang w:val="lt-LT"/>
        </w:rPr>
        <w:t xml:space="preserve"> yra tiltas tarp leidimų ir vartotojai. Vartotojams priskiriami nurodyt</w:t>
      </w:r>
      <w:r w:rsidR="00435467" w:rsidRPr="002F2658">
        <w:rPr>
          <w:lang w:val="lt-LT"/>
        </w:rPr>
        <w:t>os rolės</w:t>
      </w:r>
      <w:r w:rsidRPr="002F2658">
        <w:rPr>
          <w:lang w:val="lt-LT"/>
        </w:rPr>
        <w:t>, kad jie galėtų naudotis skirtingais leidimais.</w:t>
      </w:r>
    </w:p>
    <w:p w14:paraId="214A00C7" w14:textId="3F07E9F4" w:rsidR="00CC07BF" w:rsidRPr="002F2658" w:rsidRDefault="00370CAC" w:rsidP="00B932D8">
      <w:pPr>
        <w:pStyle w:val="ListParagraph"/>
        <w:numPr>
          <w:ilvl w:val="0"/>
          <w:numId w:val="2"/>
        </w:numPr>
        <w:rPr>
          <w:lang w:val="lt-LT"/>
        </w:rPr>
      </w:pPr>
      <w:proofErr w:type="spellStart"/>
      <w:r w:rsidRPr="002F2658">
        <w:rPr>
          <w:lang w:val="lt-LT"/>
        </w:rPr>
        <w:t>Attributed</w:t>
      </w:r>
      <w:proofErr w:type="spellEnd"/>
      <w:r w:rsidRPr="002F2658">
        <w:rPr>
          <w:lang w:val="lt-LT"/>
        </w:rPr>
        <w:t xml:space="preserve"> Role </w:t>
      </w:r>
      <w:proofErr w:type="spellStart"/>
      <w:r w:rsidRPr="002F2658">
        <w:rPr>
          <w:lang w:val="lt-LT"/>
        </w:rPr>
        <w:t>Based</w:t>
      </w:r>
      <w:proofErr w:type="spellEnd"/>
      <w:r w:rsidRPr="002F2658">
        <w:rPr>
          <w:lang w:val="lt-LT"/>
        </w:rPr>
        <w:t xml:space="preserve"> Access </w:t>
      </w:r>
      <w:proofErr w:type="spellStart"/>
      <w:r w:rsidRPr="002F2658">
        <w:rPr>
          <w:lang w:val="lt-LT"/>
        </w:rPr>
        <w:t>Control</w:t>
      </w:r>
      <w:proofErr w:type="spellEnd"/>
      <w:r w:rsidRPr="002F2658">
        <w:rPr>
          <w:lang w:val="lt-LT"/>
        </w:rPr>
        <w:t xml:space="preserve"> </w:t>
      </w:r>
      <w:proofErr w:type="spellStart"/>
      <w:r w:rsidRPr="002F2658">
        <w:rPr>
          <w:lang w:val="lt-LT"/>
        </w:rPr>
        <w:t>Model</w:t>
      </w:r>
      <w:proofErr w:type="spellEnd"/>
      <w:r w:rsidR="0078549C" w:rsidRPr="002F2658">
        <w:rPr>
          <w:lang w:val="lt-LT"/>
        </w:rPr>
        <w:fldChar w:fldCharType="begin" w:fldLock="1"/>
      </w:r>
      <w:r w:rsidR="0078549C" w:rsidRPr="002F2658">
        <w:rPr>
          <w:lang w:val="lt-LT"/>
        </w:rPr>
        <w:instrText>ADDIN CSL_CITATION {"citationItems":[{"id":"ITEM-1","itemData":{"DOI":"10.3390/sym11050669","ISSN":"20738994","abstract":"A major development in the field of access control is the dominant role-based access control (RBAC) scheme. The fascination of RBAC lies in its enhanced security along with the concept of roles. In addition, attribute-based access control (ABAC) is added to the access control models, which is famous for its dynamic behavior. Separation of duty (SOD) is used for enforcing least privilege concept in RBAC and ABAC. Moreover, SOD is a powerful tool that is used to protect an organization from internal security attacks and threats. Different problems have been found in the implementation of SOD at the role level. This paper discusses that the implementation of SOD on the level of roles is not a good option. Therefore, this paper proposes a hybrid access control model to implement SOD on the basis of permissions. The first part of the proposed model is based on the addition of attributes with dynamic characteristics in the RBAC model, whereas the second part of the model implements the permission-based SOD in dynamic RBAC model. Moreover, in comparison with previous models, performance and feature analysis are performed to show the strength of dynamic RBAC model. This model improves the performance of the RBAC model in terms of time, dynamicity, and automatic permissions and roles assignment. At the same time, this model also reduces the administrator's load and provides a flexible, dynamic, and secure access control model.","author":[{"dropping-particle":"","family":"Aftab","given":"Muhammad Umar","non-dropping-particle":"","parse-names":false,"suffix":""},{"dropping-particle":"","family":"Qin","given":"Zhiguang","non-dropping-particle":"","parse-names":false,"suffix":""},{"dropping-particle":"","family":"Hundera","given":"Negalign Wake","non-dropping-particle":"","parse-names":false,"suffix":""},{"dropping-particle":"","family":"Ariyo","given":"Oluwasanmi","non-dropping-particle":"","parse-names":false,"suffix":""},{"dropping-particle":"","family":"Zakria","given":"","non-dropping-particle":"","parse-names":false,"suffix":""},{"dropping-particle":"","family":"Son","given":"Ngo Tung","non-dropping-particle":"","parse-names":false,"suffix":""},{"dropping-particle":"","family":"Dinh","given":"Tran","non-dropping-particle":"Van","parse-names":false,"suffix":""}],"container-title":"Symmetry","id":"ITEM-1","issue":"5","issued":{"date-parts":[["2019"]]},"title":"Permission-based separation of duty in dynamic role-based access control model","type":"article-journal","volume":"11"},"uris":["http://www.mendeley.com/documents/?uuid=a242e7b9-4df4-4233-aad1-7be90c6fbb24"]}],"mendeley":{"formattedCitation":"[5]","plainTextFormattedCitation":"[5]","previouslyFormattedCitation":"[5]"},"properties":{"noteIndex":0},"schema":"https://github.com/citation-style-language/schema/raw/master/csl-citation.json"}</w:instrText>
      </w:r>
      <w:r w:rsidR="0078549C" w:rsidRPr="002F2658">
        <w:rPr>
          <w:lang w:val="lt-LT"/>
        </w:rPr>
        <w:fldChar w:fldCharType="separate"/>
      </w:r>
      <w:r w:rsidR="0078549C" w:rsidRPr="002F2658">
        <w:rPr>
          <w:noProof/>
          <w:lang w:val="lt-LT"/>
        </w:rPr>
        <w:t>[5]</w:t>
      </w:r>
      <w:r w:rsidR="0078549C" w:rsidRPr="002F2658">
        <w:rPr>
          <w:lang w:val="lt-LT"/>
        </w:rPr>
        <w:fldChar w:fldCharType="end"/>
      </w:r>
    </w:p>
    <w:p w14:paraId="68AF8CD1" w14:textId="6C1AA0FF" w:rsidR="00B932D8" w:rsidRPr="002F2658" w:rsidRDefault="00942775" w:rsidP="00B932D8">
      <w:pPr>
        <w:pStyle w:val="ListParagraph"/>
        <w:rPr>
          <w:lang w:val="lt-LT"/>
        </w:rPr>
      </w:pPr>
      <w:r w:rsidRPr="002F2658">
        <w:rPr>
          <w:lang w:val="lt-LT"/>
        </w:rPr>
        <w:t>Modelis naudoja roles kaip tiltą tarp objekto leidimų ir naudotojo. Administratorius naudotojui nustato pasiriktą rolę. Šitas modelis skiriasi nuo paprasto rolėmis pagrįsto prieigos metodo tuo, kad objektų leidimai yra priskiriami automatiškai prie rolių, naudojant atributais paremto prieigos valdymo modelio. Rolės yra išskirstytos lygiais, pvz.</w:t>
      </w:r>
      <w:r w:rsidR="005B3C72" w:rsidRPr="002F2658">
        <w:rPr>
          <w:lang w:val="lt-LT"/>
        </w:rPr>
        <w:t xml:space="preserve"> naudotojas kuri priklauso</w:t>
      </w:r>
      <w:r w:rsidRPr="002F2658">
        <w:rPr>
          <w:lang w:val="lt-LT"/>
        </w:rPr>
        <w:t xml:space="preserve"> pirmo lygio rol</w:t>
      </w:r>
      <w:r w:rsidR="005B3C72" w:rsidRPr="002F2658">
        <w:rPr>
          <w:lang w:val="lt-LT"/>
        </w:rPr>
        <w:t>ei</w:t>
      </w:r>
      <w:r w:rsidRPr="002F2658">
        <w:rPr>
          <w:lang w:val="lt-LT"/>
        </w:rPr>
        <w:t xml:space="preserve"> gali</w:t>
      </w:r>
      <w:r w:rsidR="005B3C72" w:rsidRPr="002F2658">
        <w:rPr>
          <w:lang w:val="lt-LT"/>
        </w:rPr>
        <w:t xml:space="preserve"> atlikti</w:t>
      </w:r>
      <w:r w:rsidRPr="002F2658">
        <w:rPr>
          <w:lang w:val="lt-LT"/>
        </w:rPr>
        <w:t xml:space="preserve"> skaity</w:t>
      </w:r>
      <w:r w:rsidR="005B3C72" w:rsidRPr="002F2658">
        <w:rPr>
          <w:lang w:val="lt-LT"/>
        </w:rPr>
        <w:t>mo</w:t>
      </w:r>
      <w:r w:rsidRPr="002F2658">
        <w:rPr>
          <w:lang w:val="lt-LT"/>
        </w:rPr>
        <w:t>, rašy</w:t>
      </w:r>
      <w:r w:rsidR="005B3C72" w:rsidRPr="002F2658">
        <w:rPr>
          <w:lang w:val="lt-LT"/>
        </w:rPr>
        <w:t>mo</w:t>
      </w:r>
      <w:r w:rsidRPr="002F2658">
        <w:rPr>
          <w:lang w:val="lt-LT"/>
        </w:rPr>
        <w:t>, tvarky</w:t>
      </w:r>
      <w:r w:rsidR="005B3C72" w:rsidRPr="002F2658">
        <w:rPr>
          <w:lang w:val="lt-LT"/>
        </w:rPr>
        <w:t>mo</w:t>
      </w:r>
      <w:r w:rsidRPr="002F2658">
        <w:rPr>
          <w:lang w:val="lt-LT"/>
        </w:rPr>
        <w:t xml:space="preserve"> ir trynimo veiksmus.</w:t>
      </w:r>
      <w:r w:rsidR="005B3C72" w:rsidRPr="002F2658">
        <w:rPr>
          <w:lang w:val="lt-LT"/>
        </w:rPr>
        <w:t xml:space="preserve"> </w:t>
      </w:r>
    </w:p>
    <w:p w14:paraId="31935960" w14:textId="035B467A" w:rsidR="00370CAC" w:rsidRPr="002F2658" w:rsidRDefault="00370CAC" w:rsidP="00370CAC">
      <w:pPr>
        <w:pStyle w:val="ListParagraph"/>
        <w:numPr>
          <w:ilvl w:val="0"/>
          <w:numId w:val="2"/>
        </w:numPr>
        <w:rPr>
          <w:lang w:val="lt-LT"/>
        </w:rPr>
      </w:pPr>
      <w:r w:rsidRPr="002F2658">
        <w:rPr>
          <w:lang w:val="lt-LT"/>
        </w:rPr>
        <w:t>RBAC-SC: Role-</w:t>
      </w:r>
      <w:proofErr w:type="spellStart"/>
      <w:r w:rsidRPr="002F2658">
        <w:rPr>
          <w:lang w:val="lt-LT"/>
        </w:rPr>
        <w:t>based</w:t>
      </w:r>
      <w:proofErr w:type="spellEnd"/>
      <w:r w:rsidRPr="002F2658">
        <w:rPr>
          <w:lang w:val="lt-LT"/>
        </w:rPr>
        <w:t xml:space="preserve"> Access </w:t>
      </w:r>
      <w:proofErr w:type="spellStart"/>
      <w:r w:rsidRPr="002F2658">
        <w:rPr>
          <w:lang w:val="lt-LT"/>
        </w:rPr>
        <w:t>Control</w:t>
      </w:r>
      <w:proofErr w:type="spellEnd"/>
      <w:r w:rsidRPr="002F2658">
        <w:rPr>
          <w:lang w:val="lt-LT"/>
        </w:rPr>
        <w:t xml:space="preserve"> </w:t>
      </w:r>
      <w:proofErr w:type="spellStart"/>
      <w:r w:rsidRPr="002F2658">
        <w:rPr>
          <w:lang w:val="lt-LT"/>
        </w:rPr>
        <w:t>using</w:t>
      </w:r>
      <w:proofErr w:type="spellEnd"/>
      <w:r w:rsidRPr="002F2658">
        <w:rPr>
          <w:lang w:val="lt-LT"/>
        </w:rPr>
        <w:t xml:space="preserve"> </w:t>
      </w:r>
      <w:proofErr w:type="spellStart"/>
      <w:r w:rsidRPr="002F2658">
        <w:rPr>
          <w:lang w:val="lt-LT"/>
        </w:rPr>
        <w:t>Smart</w:t>
      </w:r>
      <w:proofErr w:type="spellEnd"/>
      <w:r w:rsidRPr="002F2658">
        <w:rPr>
          <w:lang w:val="lt-LT"/>
        </w:rPr>
        <w:t xml:space="preserve"> </w:t>
      </w:r>
      <w:proofErr w:type="spellStart"/>
      <w:r w:rsidRPr="002F2658">
        <w:rPr>
          <w:lang w:val="lt-LT"/>
        </w:rPr>
        <w:t>Contract</w:t>
      </w:r>
      <w:proofErr w:type="spellEnd"/>
      <w:r w:rsidR="0078549C" w:rsidRPr="002F2658">
        <w:rPr>
          <w:lang w:val="lt-LT"/>
        </w:rPr>
        <w:fldChar w:fldCharType="begin" w:fldLock="1"/>
      </w:r>
      <w:r w:rsidR="0078549C" w:rsidRPr="002F2658">
        <w:rPr>
          <w:lang w:val="lt-LT"/>
        </w:rPr>
        <w:instrText>ADDIN CSL_CITATION {"citationItems":[{"id":"ITEM-1","itemData":{"DOI":"10.1109/ACCESS.2018.2812844","ISSN":"21693536","abstract":"The role-based access control (RBAC) framework is a mechanism that describes the access control principle. As a common interaction, an organization provides a service to a user who owns a certain role that was issued by a different organization. Such trans-organizational RBAC is common in face-to-face communication but not in a computer network, because it is difficult to establish both the security that prohibits the malicious impersonation of roles and the flexibility that allows small organizations to participate and users to fully control their own roles. In this paper, we present an RBAC using smart contract (RBAC-SC), a platform that makes use of Ethereum's smart contract technology to realize a trans-organizational utilization of roles. Ethereum is an open blockchain platform that is designed to be secure, adaptable, and flexible. It pioneered smart contracts, which are decentralized applications that serve as 'autonomous agents' running exactly as programmed and are deployed on a blockchain. The RBAC-SC uses smart contracts and blockchain technology as versatile infrastructures to represent the trust and endorsement relationship that are essential in the RBAC and to realize a challenge-response authentication protocol that verifies a user's ownership of roles. We describe the RBAC-SC framework, which is composed of two main parts, namely, the smart contract and the challenge-response protocol, and present a performance analysis. A prototype of the smart contract is created and deployed on Ethereum's Testnet blockchain, and the source code is publicly available.","author":[{"dropping-particle":"","family":"Cruz","given":"Jason Paul","non-dropping-particle":"","parse-names":false,"suffix":""},{"dropping-particle":"","family":"Kaji","given":"Yuichi","non-dropping-particle":"","parse-names":false,"suffix":""},{"dropping-particle":"","family":"Yanai","given":"Naoto","non-dropping-particle":"","parse-names":false,"suffix":""}],"container-title":"IEEE Access","id":"ITEM-1","issue":"c","issued":{"date-parts":[["2018"]]},"page":"12240-12251","title":"RBAC-SC: Role-based access control using smart contract","type":"article-journal","volume":"6"},"uris":["http://www.mendeley.com/documents/?uuid=c360af6e-2e22-43f3-9def-75fd097a9a9e"]}],"mendeley":{"formattedCitation":"[6]","plainTextFormattedCitation":"[6]","previouslyFormattedCitation":"[6]"},"properties":{"noteIndex":0},"schema":"https://github.com/citation-style-language/schema/raw/master/csl-citation.json"}</w:instrText>
      </w:r>
      <w:r w:rsidR="0078549C" w:rsidRPr="002F2658">
        <w:rPr>
          <w:lang w:val="lt-LT"/>
        </w:rPr>
        <w:fldChar w:fldCharType="separate"/>
      </w:r>
      <w:r w:rsidR="0078549C" w:rsidRPr="002F2658">
        <w:rPr>
          <w:noProof/>
          <w:lang w:val="lt-LT"/>
        </w:rPr>
        <w:t>[6]</w:t>
      </w:r>
      <w:r w:rsidR="0078549C" w:rsidRPr="002F2658">
        <w:rPr>
          <w:lang w:val="lt-LT"/>
        </w:rPr>
        <w:fldChar w:fldCharType="end"/>
      </w:r>
    </w:p>
    <w:p w14:paraId="3C139871" w14:textId="2DA1163A" w:rsidR="00CC07BF" w:rsidRPr="002F2658" w:rsidRDefault="00965535" w:rsidP="00CC07BF">
      <w:pPr>
        <w:pStyle w:val="ListParagraph"/>
        <w:rPr>
          <w:lang w:val="lt-LT"/>
        </w:rPr>
      </w:pPr>
      <w:r w:rsidRPr="002F2658">
        <w:rPr>
          <w:lang w:val="lt-LT"/>
        </w:rPr>
        <w:t xml:space="preserve">Rolėmis grįstas prieigos valdymo metodas naudojant išmanų kontraktą, veikia laba panašiai kaip Rolėmis grįstas prieigos valdymo metodas, tik yra vienas skirtumas, minėtas metodas naudoja </w:t>
      </w:r>
      <w:proofErr w:type="spellStart"/>
      <w:r w:rsidRPr="002F2658">
        <w:rPr>
          <w:lang w:val="lt-LT"/>
        </w:rPr>
        <w:t>blockchain</w:t>
      </w:r>
      <w:proofErr w:type="spellEnd"/>
      <w:r w:rsidRPr="002F2658">
        <w:rPr>
          <w:lang w:val="lt-LT"/>
        </w:rPr>
        <w:t xml:space="preserve"> technologiją saugiai gauti rolės prieigą ir atlikti tik naudotojui skirtas funkcijas.</w:t>
      </w:r>
    </w:p>
    <w:p w14:paraId="25D1ECC2" w14:textId="33204D0F" w:rsidR="00370CAC" w:rsidRPr="002F2658" w:rsidRDefault="003E1B60" w:rsidP="00370CAC">
      <w:pPr>
        <w:pStyle w:val="ListParagraph"/>
        <w:numPr>
          <w:ilvl w:val="0"/>
          <w:numId w:val="2"/>
        </w:numPr>
        <w:rPr>
          <w:lang w:val="lt-LT"/>
        </w:rPr>
      </w:pPr>
      <w:proofErr w:type="spellStart"/>
      <w:r w:rsidRPr="002F2658">
        <w:rPr>
          <w:lang w:val="lt-LT"/>
        </w:rPr>
        <w:t>Intent-Based</w:t>
      </w:r>
      <w:proofErr w:type="spellEnd"/>
      <w:r w:rsidRPr="002F2658">
        <w:rPr>
          <w:lang w:val="lt-LT"/>
        </w:rPr>
        <w:t xml:space="preserve"> Access </w:t>
      </w:r>
      <w:proofErr w:type="spellStart"/>
      <w:r w:rsidRPr="002F2658">
        <w:rPr>
          <w:lang w:val="lt-LT"/>
        </w:rPr>
        <w:t>Control</w:t>
      </w:r>
      <w:proofErr w:type="spellEnd"/>
      <w:r w:rsidRPr="002F2658">
        <w:rPr>
          <w:lang w:val="lt-LT"/>
        </w:rPr>
        <w:t xml:space="preserve"> (IBAC)</w:t>
      </w:r>
      <w:r w:rsidR="0078549C" w:rsidRPr="002F2658">
        <w:rPr>
          <w:lang w:val="lt-LT"/>
        </w:rPr>
        <w:fldChar w:fldCharType="begin" w:fldLock="1"/>
      </w:r>
      <w:r w:rsidR="0078549C" w:rsidRPr="002F2658">
        <w:rPr>
          <w:lang w:val="lt-LT"/>
        </w:rPr>
        <w:instrText>ADDIN CSL_CITATION {"citationItems":[{"id":"ITEM-1","itemData":{"ISBN":"9781629934310","abstract":"Several attempts at using the Services Oriented Architecture have failed to achieve their goals of scalability, security, and manageability. These systems, which base access decisions on the authentication of the requester, have been found to be inflexible, don't scale well, and are difficult to use and upgrade. In this paper we describe how access control models have evolved to solve manageability problems as the systems we used have scaled up in size and as they became more distributed. We then introduce an approach to access control that solves the problems we see today and show that this approach is a natural extension of previous methods. In the early days of the mainframe, people realized that the biggest need was to prevent one user from interfering with the work of others sharing the machine. They developed an appropriate access control model, one that depended on the identity of the user. Permission to use a system resource, such as a file, was indexed by the user's identity. We call this approach Identification Based Access Control (IBAC). As the number of users grew, the burden on the administrator became untenable, which led to the introduction of additional concepts, such as \"owner\" and \"group.\" Distributed systems proved to be problematic for IBAC. Managing the access rights on the individual machines became too large a burden and too prone to error, which led to the introduction of Role Based Access Control (RBAC). Problems with RBAC became apparent when it was extended across domains. Attribute Based Access Control (ABAC) was proposed as a solution to those issues. The access decision would be based on attributes that the user could prove to have, such as clearance level or citizenship. IBAC, RBAC, and ABAC all rely on authentication of the requester at the site and time of the request, so we lump them together and label them as autheNtication Based Access Control (NBAC). All these methods require tight coupling among domains to federate identities or to define the meaning of roles or attributes. Further, these approaches make it hard to delegate subsets of a principal's rights. The result is that common use patterns, such as service chaining, can only be implemented by crippling functionality or violating the Principle of Least Privilege. Recognizing those issues led us to develop an access control model that uses an authorization presented with the request to make an access decision, an approach we call authoriZation Based Access Contr…","author":[{"dropping-particle":"","family":"Karp","given":"Alan","non-dropping-particle":"","parse-names":false,"suffix":""},{"dropping-particle":"","family":"Haury","given":"Harry","non-dropping-particle":"","parse-names":false,"suffix":""},{"dropping-particle":"","family":"Davis","given":"Michael","non-dropping-particle":"","parse-names":false,"suffix":""}],"container-title":"5th European Conference on Information Management and Evaluation, ECIME 2011","id":"ITEM-1","issue":"2","issued":{"date-parts":[["2011"]]},"page":"202-211","title":"From ABAC to ZBAC: The evolution of access control models","type":"article-journal","volume":"9"},"uris":["http://www.mendeley.com/documents/?uuid=36cc3f39-99a8-4b24-8476-7b48fbcf746d"]}],"mendeley":{"formattedCitation":"[7]","plainTextFormattedCitation":"[7]","previouslyFormattedCitation":"[7]"},"properties":{"noteIndex":0},"schema":"https://github.com/citation-style-language/schema/raw/master/csl-citation.json"}</w:instrText>
      </w:r>
      <w:r w:rsidR="0078549C" w:rsidRPr="002F2658">
        <w:rPr>
          <w:lang w:val="lt-LT"/>
        </w:rPr>
        <w:fldChar w:fldCharType="separate"/>
      </w:r>
      <w:r w:rsidR="0078549C" w:rsidRPr="002F2658">
        <w:rPr>
          <w:noProof/>
          <w:lang w:val="lt-LT"/>
        </w:rPr>
        <w:t>[7]</w:t>
      </w:r>
      <w:r w:rsidR="0078549C" w:rsidRPr="002F2658">
        <w:rPr>
          <w:lang w:val="lt-LT"/>
        </w:rPr>
        <w:fldChar w:fldCharType="end"/>
      </w:r>
    </w:p>
    <w:p w14:paraId="4FE945B5" w14:textId="1A0BFB42" w:rsidR="007475AE" w:rsidRPr="002F2658" w:rsidRDefault="007475AE" w:rsidP="007475AE">
      <w:pPr>
        <w:pStyle w:val="ListParagraph"/>
        <w:rPr>
          <w:lang w:val="lt-LT"/>
        </w:rPr>
      </w:pPr>
      <w:r w:rsidRPr="002F2658">
        <w:rPr>
          <w:lang w:val="lt-LT"/>
        </w:rPr>
        <w:t>Šiek tiek istorijos apie prieigos valdymo metodus. Pradedant naudotis kompiuteriais, žmonės suprato, kad reikėjo neleisti naudotojams neleisti vienas kitam kištis į darbus, kai naudotojai naudojasi vienu kompiuteriu. Problemai spr</w:t>
      </w:r>
      <w:r w:rsidR="00055D42" w:rsidRPr="002F2658">
        <w:rPr>
          <w:lang w:val="lt-LT"/>
        </w:rPr>
        <w:t>ę</w:t>
      </w:r>
      <w:r w:rsidRPr="002F2658">
        <w:rPr>
          <w:lang w:val="lt-LT"/>
        </w:rPr>
        <w:t xml:space="preserve">sti buvo sukurtas IBAC modelis, kuris </w:t>
      </w:r>
      <w:r w:rsidR="00055D42" w:rsidRPr="002F2658">
        <w:rPr>
          <w:lang w:val="lt-LT"/>
        </w:rPr>
        <w:t xml:space="preserve">priklauso nuo naudotojo tapatybės. Leidimas naudoti sistemos resursus </w:t>
      </w:r>
      <w:proofErr w:type="spellStart"/>
      <w:r w:rsidR="00055D42" w:rsidRPr="002F2658">
        <w:rPr>
          <w:lang w:val="lt-LT"/>
        </w:rPr>
        <w:t>pzv</w:t>
      </w:r>
      <w:proofErr w:type="spellEnd"/>
      <w:r w:rsidR="00055D42" w:rsidRPr="002F2658">
        <w:rPr>
          <w:lang w:val="lt-LT"/>
        </w:rPr>
        <w:t>. Failus, buvo indeksuojami pagal vartotojo tapatybę, tai reiškia, kad failą gali redaguoti vienas arba keli žmonės priklausant nuo leidimo.</w:t>
      </w:r>
    </w:p>
    <w:p w14:paraId="58B2CAA6" w14:textId="5E151A92" w:rsidR="00E31B5A" w:rsidRPr="002F2658" w:rsidRDefault="00E31B5A" w:rsidP="007475AE">
      <w:pPr>
        <w:pStyle w:val="ListParagraph"/>
        <w:rPr>
          <w:lang w:val="lt-LT"/>
        </w:rPr>
      </w:pPr>
    </w:p>
    <w:p w14:paraId="3D50A584" w14:textId="51E58FA1" w:rsidR="00BF7339" w:rsidRPr="002F2658" w:rsidRDefault="00B179C1" w:rsidP="00D50E04">
      <w:pPr>
        <w:pStyle w:val="Heading1"/>
        <w:spacing w:after="240"/>
        <w:rPr>
          <w:lang w:val="lt-LT"/>
        </w:rPr>
      </w:pPr>
      <w:bookmarkStart w:id="14" w:name="_Toc106674898"/>
      <w:r w:rsidRPr="002F2658">
        <w:rPr>
          <w:lang w:val="lt-LT"/>
        </w:rPr>
        <w:lastRenderedPageBreak/>
        <w:t>R</w:t>
      </w:r>
      <w:r w:rsidR="00867C96" w:rsidRPr="002F2658">
        <w:rPr>
          <w:lang w:val="lt-LT"/>
        </w:rPr>
        <w:t>olėmis grįstas prieigos valdymo metodas</w:t>
      </w:r>
      <w:bookmarkEnd w:id="14"/>
    </w:p>
    <w:p w14:paraId="6317E28A" w14:textId="380DE6E1" w:rsidR="00867C96" w:rsidRPr="002F2658" w:rsidRDefault="00867C96" w:rsidP="00867C96">
      <w:pPr>
        <w:rPr>
          <w:lang w:val="lt-LT"/>
        </w:rPr>
      </w:pPr>
      <w:r w:rsidRPr="002F2658">
        <w:rPr>
          <w:lang w:val="lt-LT"/>
        </w:rPr>
        <w:t xml:space="preserve">Taigi kas yra ta rolėmis grįstas prieigos valdymo metodas. Pagrindinė RBAC koncepcija yra rolės, </w:t>
      </w:r>
      <w:r w:rsidR="00D37B46" w:rsidRPr="002F2658">
        <w:rPr>
          <w:lang w:val="lt-LT"/>
        </w:rPr>
        <w:t xml:space="preserve">kurios valdo naudotojo prieigą prie sistemos. Rolės yra tiltas tarp naudotojo ir sistemos licencijų. Naudotojas gavęs rolę gali pasiekti administratoriaus skirtą funkcionalumą. Administratorius valdo naudotojus, roles, licencijas. Dažniausiai administratoriui yra skirta valdymo rolė, su kuria gali valdyti naudotojus, roles ryšiu ir t.t. Niekas kitas be administratoriaus negali </w:t>
      </w:r>
      <w:r w:rsidR="00BD6E35" w:rsidRPr="002F2658">
        <w:rPr>
          <w:lang w:val="lt-LT"/>
        </w:rPr>
        <w:t>prieiti prie rolių valdymo.</w:t>
      </w:r>
    </w:p>
    <w:p w14:paraId="6C4AF3C3" w14:textId="77777777" w:rsidR="00BD6E35" w:rsidRPr="002F2658" w:rsidRDefault="00BD6E35" w:rsidP="00BD6E35">
      <w:pPr>
        <w:keepNext/>
        <w:jc w:val="center"/>
        <w:rPr>
          <w:lang w:val="lt-LT"/>
        </w:rPr>
      </w:pPr>
      <w:r w:rsidRPr="002F2658">
        <w:rPr>
          <w:noProof/>
          <w:lang w:val="lt-LT"/>
        </w:rPr>
        <w:drawing>
          <wp:inline distT="0" distB="0" distL="0" distR="0" wp14:anchorId="6BFA6671" wp14:editId="50171A22">
            <wp:extent cx="5943600" cy="3567430"/>
            <wp:effectExtent l="0" t="0" r="0" b="0"/>
            <wp:docPr id="9" name="Picture 9" descr="What is RBAC Role-Based Access Control❓ Types and benef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hat is RBAC Role-Based Access Control❓ Types and benefit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567430"/>
                    </a:xfrm>
                    <a:prstGeom prst="rect">
                      <a:avLst/>
                    </a:prstGeom>
                    <a:noFill/>
                    <a:ln>
                      <a:noFill/>
                    </a:ln>
                  </pic:spPr>
                </pic:pic>
              </a:graphicData>
            </a:graphic>
          </wp:inline>
        </w:drawing>
      </w:r>
    </w:p>
    <w:p w14:paraId="085F2161" w14:textId="02F2EC5E" w:rsidR="00BD6E35" w:rsidRPr="002F2658" w:rsidRDefault="00BD6E35" w:rsidP="00BD6E35">
      <w:pPr>
        <w:pStyle w:val="Caption"/>
        <w:rPr>
          <w:lang w:val="lt-LT"/>
        </w:rPr>
      </w:pPr>
      <w:bookmarkStart w:id="15" w:name="_Toc106674858"/>
      <w:r w:rsidRPr="002F2658">
        <w:rPr>
          <w:lang w:val="lt-LT"/>
        </w:rPr>
        <w:t xml:space="preserve">pav. </w:t>
      </w:r>
      <w:r w:rsidR="000E0247" w:rsidRPr="002F2658">
        <w:rPr>
          <w:lang w:val="lt-LT"/>
        </w:rPr>
        <w:fldChar w:fldCharType="begin"/>
      </w:r>
      <w:r w:rsidR="000E0247" w:rsidRPr="002F2658">
        <w:rPr>
          <w:lang w:val="lt-LT"/>
        </w:rPr>
        <w:instrText xml:space="preserve"> SEQ pav. \* ARABIC </w:instrText>
      </w:r>
      <w:r w:rsidR="000E0247" w:rsidRPr="002F2658">
        <w:rPr>
          <w:lang w:val="lt-LT"/>
        </w:rPr>
        <w:fldChar w:fldCharType="separate"/>
      </w:r>
      <w:r w:rsidR="002F2658" w:rsidRPr="002F2658">
        <w:rPr>
          <w:noProof/>
          <w:lang w:val="lt-LT"/>
        </w:rPr>
        <w:t>2</w:t>
      </w:r>
      <w:r w:rsidR="000E0247" w:rsidRPr="002F2658">
        <w:rPr>
          <w:noProof/>
          <w:lang w:val="lt-LT"/>
        </w:rPr>
        <w:fldChar w:fldCharType="end"/>
      </w:r>
      <w:r w:rsidR="00653DA4" w:rsidRPr="002F2658">
        <w:rPr>
          <w:lang w:val="lt-LT"/>
        </w:rPr>
        <w:t xml:space="preserve"> Rolių valdymo modelis</w:t>
      </w:r>
      <w:bookmarkEnd w:id="15"/>
    </w:p>
    <w:p w14:paraId="63EA8239" w14:textId="16243F02" w:rsidR="00F12817" w:rsidRPr="002F2658" w:rsidRDefault="00F12817" w:rsidP="00F12817">
      <w:pPr>
        <w:rPr>
          <w:lang w:val="lt-LT"/>
        </w:rPr>
      </w:pPr>
      <w:r w:rsidRPr="002F2658">
        <w:rPr>
          <w:lang w:val="lt-LT"/>
        </w:rPr>
        <w:t>Rolėmi</w:t>
      </w:r>
      <w:r w:rsidR="00336107" w:rsidRPr="002F2658">
        <w:rPr>
          <w:lang w:val="lt-LT"/>
        </w:rPr>
        <w:t>s</w:t>
      </w:r>
      <w:r w:rsidRPr="002F2658">
        <w:rPr>
          <w:lang w:val="lt-LT"/>
        </w:rPr>
        <w:t xml:space="preserve"> gr</w:t>
      </w:r>
      <w:r w:rsidR="00336107" w:rsidRPr="002F2658">
        <w:rPr>
          <w:lang w:val="lt-LT"/>
        </w:rPr>
        <w:t>į</w:t>
      </w:r>
      <w:r w:rsidRPr="002F2658">
        <w:rPr>
          <w:lang w:val="lt-LT"/>
        </w:rPr>
        <w:t xml:space="preserve">stas prieigos metodas atsirado 1990-ais, kaip patikima technologija valdant </w:t>
      </w:r>
      <w:r w:rsidR="00336107" w:rsidRPr="002F2658">
        <w:rPr>
          <w:lang w:val="lt-LT"/>
        </w:rPr>
        <w:t>dideles</w:t>
      </w:r>
      <w:r w:rsidRPr="002F2658">
        <w:rPr>
          <w:lang w:val="lt-LT"/>
        </w:rPr>
        <w:t xml:space="preserve"> sistemas. Rolėmis grįsto prieigos metodo paprastas paaiškinimas yra naudotojams yra priskirtos rolės kurios yra susietos su leidimais. </w:t>
      </w:r>
      <w:r w:rsidR="00336107" w:rsidRPr="002F2658">
        <w:rPr>
          <w:lang w:val="lt-LT"/>
        </w:rPr>
        <w:t>Toks metodas palengvina sistemos valdymą.</w:t>
      </w:r>
      <w:r w:rsidR="001D43AE" w:rsidRPr="002F2658">
        <w:rPr>
          <w:lang w:val="lt-LT"/>
        </w:rPr>
        <w:t xml:space="preserve"> Galime pagalvoti, kas būtu jei nebūtu rolėmis pagrįsto prieigos valdymo metodo. Greičiausia arba naudotume senesnį modelį arba dar nematytą modelį.</w:t>
      </w:r>
      <w:r w:rsidR="0078549C" w:rsidRPr="002F2658">
        <w:rPr>
          <w:lang w:val="lt-LT"/>
        </w:rPr>
        <w:fldChar w:fldCharType="begin" w:fldLock="1"/>
      </w:r>
      <w:r w:rsidR="00653DA4" w:rsidRPr="002F2658">
        <w:rPr>
          <w:lang w:val="lt-LT"/>
        </w:rPr>
        <w:instrText>ADDIN CSL_CITATION {"citationItems":[{"id":"ITEM-1","itemData":{"ISBN":"9781629934310","abstract":"Several attempts at using the Services Oriented Architecture have failed to achieve their goals of scalability, security, and manageability. These systems, which base access decisions on the authentication of the requester, have been found to be inflexible, don't scale well, and are difficult to use and upgrade. In this paper we describe how access control models have evolved to solve manageability problems as the systems we used have scaled up in size and as they became more distributed. We then introduce an approach to access control that solves the problems we see today and show that this approach is a natural extension of previous methods. In the early days of the mainframe, people realized that the biggest need was to prevent one user from interfering with the work of others sharing the machine. They developed an appropriate access control model, one that depended on the identity of the user. Permission to use a system resource, such as a file, was indexed by the user's identity. We call this approach Identification Based Access Control (IBAC). As the number of users grew, the burden on the administrator became untenable, which led to the introduction of additional concepts, such as \"owner\" and \"group.\" Distributed systems proved to be problematic for IBAC. Managing the access rights on the individual machines became too large a burden and too prone to error, which led to the introduction of Role Based Access Control (RBAC). Problems with RBAC became apparent when it was extended across domains. Attribute Based Access Control (ABAC) was proposed as a solution to those issues. The access decision would be based on attributes that the user could prove to have, such as clearance level or citizenship. IBAC, RBAC, and ABAC all rely on authentication of the requester at the site and time of the request, so we lump them together and label them as autheNtication Based Access Control (NBAC). All these methods require tight coupling among domains to federate identities or to define the meaning of roles or attributes. Further, these approaches make it hard to delegate subsets of a principal's rights. The result is that common use patterns, such as service chaining, can only be implemented by crippling functionality or violating the Principle of Least Privilege. Recognizing those issues led us to develop an access control model that uses an authorization presented with the request to make an access decision, an approach we call authoriZation Based Access Contr…","author":[{"dropping-particle":"","family":"Karp","given":"Alan","non-dropping-particle":"","parse-names":false,"suffix":""},{"dropping-particle":"","family":"Haury","given":"Harry","non-dropping-particle":"","parse-names":false,"suffix":""},{"dropping-particle":"","family":"Davis","given":"Michael","non-dropping-particle":"","parse-names":false,"suffix":""}],"container-title":"5th European Conference on Information Management and Evaluation, ECIME 2011","id":"ITEM-1","issue":"2","issued":{"date-parts":[["2011"]]},"page":"202-211","title":"From ABAC to ZBAC: The evolution of access control models","type":"article-journal","volume":"9"},"uris":["http://www.mendeley.com/documents/?uuid=36cc3f39-99a8-4b24-8476-7b48fbcf746d"]}],"mendeley":{"formattedCitation":"[7]","plainTextFormattedCitation":"[7]","previouslyFormattedCitation":"[7]"},"properties":{"noteIndex":0},"schema":"https://github.com/citation-style-language/schema/raw/master/csl-citation.json"}</w:instrText>
      </w:r>
      <w:r w:rsidR="0078549C" w:rsidRPr="002F2658">
        <w:rPr>
          <w:lang w:val="lt-LT"/>
        </w:rPr>
        <w:fldChar w:fldCharType="separate"/>
      </w:r>
      <w:r w:rsidR="0078549C" w:rsidRPr="002F2658">
        <w:rPr>
          <w:noProof/>
          <w:lang w:val="lt-LT"/>
        </w:rPr>
        <w:t>[7]</w:t>
      </w:r>
      <w:r w:rsidR="0078549C" w:rsidRPr="002F2658">
        <w:rPr>
          <w:lang w:val="lt-LT"/>
        </w:rPr>
        <w:fldChar w:fldCharType="end"/>
      </w:r>
    </w:p>
    <w:p w14:paraId="4455425E" w14:textId="29386B70" w:rsidR="00336107" w:rsidRPr="002F2658" w:rsidRDefault="00336107" w:rsidP="00336107">
      <w:pPr>
        <w:jc w:val="center"/>
        <w:rPr>
          <w:lang w:val="lt-LT"/>
        </w:rPr>
      </w:pPr>
      <w:r w:rsidRPr="002F2658">
        <w:rPr>
          <w:noProof/>
          <w:lang w:val="lt-LT"/>
        </w:rPr>
        <w:lastRenderedPageBreak/>
        <w:drawing>
          <wp:inline distT="0" distB="0" distL="0" distR="0" wp14:anchorId="231DE6A0" wp14:editId="0DA4BE78">
            <wp:extent cx="4552950" cy="3488147"/>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573272" cy="3503716"/>
                    </a:xfrm>
                    <a:prstGeom prst="rect">
                      <a:avLst/>
                    </a:prstGeom>
                  </pic:spPr>
                </pic:pic>
              </a:graphicData>
            </a:graphic>
          </wp:inline>
        </w:drawing>
      </w:r>
    </w:p>
    <w:p w14:paraId="747E6906" w14:textId="369E25F6" w:rsidR="00336107" w:rsidRPr="002F2658" w:rsidRDefault="00336107" w:rsidP="00F12817">
      <w:pPr>
        <w:rPr>
          <w:lang w:val="lt-LT"/>
        </w:rPr>
      </w:pPr>
      <w:r w:rsidRPr="002F2658">
        <w:rPr>
          <w:noProof/>
          <w:lang w:val="lt-LT"/>
        </w:rPr>
        <w:drawing>
          <wp:inline distT="0" distB="0" distL="0" distR="0" wp14:anchorId="6C231F70" wp14:editId="0E1970B0">
            <wp:extent cx="5943600" cy="436816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a:stretch>
                      <a:fillRect/>
                    </a:stretch>
                  </pic:blipFill>
                  <pic:spPr>
                    <a:xfrm>
                      <a:off x="0" y="0"/>
                      <a:ext cx="5943600" cy="4368165"/>
                    </a:xfrm>
                    <a:prstGeom prst="rect">
                      <a:avLst/>
                    </a:prstGeom>
                  </pic:spPr>
                </pic:pic>
              </a:graphicData>
            </a:graphic>
          </wp:inline>
        </w:drawing>
      </w:r>
    </w:p>
    <w:p w14:paraId="7DC209EE" w14:textId="762E7109" w:rsidR="003A77CC" w:rsidRPr="002F2658" w:rsidRDefault="0048697A" w:rsidP="00F76EBD">
      <w:pPr>
        <w:rPr>
          <w:lang w:val="lt-LT"/>
        </w:rPr>
      </w:pPr>
      <w:r w:rsidRPr="002F2658">
        <w:rPr>
          <w:lang w:val="lt-LT"/>
        </w:rPr>
        <w:lastRenderedPageBreak/>
        <w:t>Be abejonių, ši technologija yra dabar viena iš populiariausių technologijų, valdant prieigą internete ir įvairiuose įrenginiuose.</w:t>
      </w:r>
    </w:p>
    <w:p w14:paraId="6EB3705C" w14:textId="6D5E1000" w:rsidR="00CB48EE" w:rsidRPr="002F2658" w:rsidRDefault="00CB48EE" w:rsidP="00F76EBD">
      <w:pPr>
        <w:rPr>
          <w:lang w:val="lt-LT"/>
        </w:rPr>
      </w:pPr>
      <w:r w:rsidRPr="002F2658">
        <w:rPr>
          <w:lang w:val="lt-LT"/>
        </w:rPr>
        <w:t>Naudodami RBAC, sistemos administratoriai gali kurti roles, suteikti toms rolėms leidimus ir priskirti vartotojų roles pagal jų konkrečias darbo pareigas ir politiką. Visų pirma, vaidmenų ir teisių ryšiai gali būti nustatyti iš anksto, todėl vartotojus lengva priskirti iš anksto nustatytoms rolėms. Be RBAC būtu sunku nustatyti, kokie leidimai turi būti suteikti naudotojams.</w:t>
      </w:r>
    </w:p>
    <w:p w14:paraId="3A5839DD" w14:textId="16EBB3E3" w:rsidR="008013AE" w:rsidRPr="002F2658" w:rsidRDefault="008013AE" w:rsidP="000D0C45">
      <w:pPr>
        <w:pStyle w:val="Heading2"/>
        <w:spacing w:after="120"/>
        <w:rPr>
          <w:lang w:val="lt-LT"/>
        </w:rPr>
      </w:pPr>
      <w:bookmarkStart w:id="16" w:name="_Toc106674899"/>
      <w:r w:rsidRPr="002F2658">
        <w:rPr>
          <w:lang w:val="lt-LT"/>
        </w:rPr>
        <w:t>RBAC Administra</w:t>
      </w:r>
      <w:r w:rsidR="003F6C8E" w:rsidRPr="002F2658">
        <w:rPr>
          <w:lang w:val="lt-LT"/>
        </w:rPr>
        <w:t>vimas</w:t>
      </w:r>
      <w:bookmarkEnd w:id="16"/>
    </w:p>
    <w:p w14:paraId="447BA6FB" w14:textId="43E816E1" w:rsidR="008013AE" w:rsidRPr="002F2658" w:rsidRDefault="002C1147" w:rsidP="008013AE">
      <w:pPr>
        <w:rPr>
          <w:lang w:val="lt-LT"/>
        </w:rPr>
      </w:pPr>
      <w:r w:rsidRPr="002F2658">
        <w:rPr>
          <w:lang w:val="lt-LT"/>
        </w:rPr>
        <w:t xml:space="preserve">Pradėkime nuo to kas valdo roles. Tai roles valdo administratorius. Administratorius yra asmuo kuris sutvarko sistemos saugos politiką. Administratorius atlieka sistemos auditą, tvarko sistemos roles, tvarko sistemos leidimus kurie yra susieti su rolėmis, kitaip sakant priskiria leidimus prie rolių. Administratorius yra pagrindinis asmuo kuris prižiūri sistemos saugumą. </w:t>
      </w:r>
      <w:r w:rsidR="00EA5308" w:rsidRPr="002F2658">
        <w:rPr>
          <w:lang w:val="lt-LT"/>
        </w:rPr>
        <w:fldChar w:fldCharType="begin" w:fldLock="1"/>
      </w:r>
      <w:r w:rsidR="00EA5308" w:rsidRPr="002F2658">
        <w:rPr>
          <w:lang w:val="lt-LT"/>
        </w:rPr>
        <w:instrText>ADDIN CSL_CITATION {"citationItems":[{"id":"ITEM-1","itemData":{"DOI":"10.1051/matecconf/201713900120","ISSN":"2261236X","abstract":"In the 21st century, the network of teaching management not only improves its quality and efficiency but also brings convenience to teachers and students. However, as a network application system, it also faces a variety of security issues. In order to improve the system security, the widely-used RBAC control method is introduced in this paper. Based on the refinement of system privilege and user role, this paper puts forward the security management model of \"user classification, role authorization, Unified management \", which is more suited to the structure of multi-level applications by controlling the data range accessible to users, and ultimately achieves the purpose of strengthening the security of the system.","author":[{"dropping-particle":"","family":"Dongdong","given":"Liu","non-dropping-particle":"","parse-names":false,"suffix":""},{"dropping-particle":"","family":"Shiliang","given":"Xu","non-dropping-particle":"","parse-names":false,"suffix":""},{"dropping-particle":"","family":"Yan","given":"Zhang","non-dropping-particle":"","parse-names":false,"suffix":""},{"dropping-particle":"","family":"Fuxiao","given":"Tan","non-dropping-particle":"","parse-names":false,"suffix":""},{"dropping-particle":"","family":"Lei","given":"Niu","non-dropping-particle":"","parse-names":false,"suffix":""},{"dropping-particle":"","family":"Jia","given":"Zhao","non-dropping-particle":"","parse-names":false,"suffix":""}],"container-title":"MATEC Web of Conferences","id":"ITEM-1","issued":{"date-parts":[["2017"]]},"page":"1-8","title":"Role-based access control in educational administration system","type":"article-journal","volume":"139"},"uris":["http://www.mendeley.com/documents/?uuid=8182bcb0-cb30-4e1f-a916-4f58c810b873"]}],"mendeley":{"formattedCitation":"[8]","plainTextFormattedCitation":"[8]","previouslyFormattedCitation":"[8]"},"properties":{"noteIndex":0},"schema":"https://github.com/citation-style-language/schema/raw/master/csl-citation.json"}</w:instrText>
      </w:r>
      <w:r w:rsidR="00EA5308" w:rsidRPr="002F2658">
        <w:rPr>
          <w:lang w:val="lt-LT"/>
        </w:rPr>
        <w:fldChar w:fldCharType="separate"/>
      </w:r>
      <w:r w:rsidR="00EA5308" w:rsidRPr="002F2658">
        <w:rPr>
          <w:noProof/>
          <w:lang w:val="lt-LT"/>
        </w:rPr>
        <w:t>[8]</w:t>
      </w:r>
      <w:r w:rsidR="00EA5308" w:rsidRPr="002F2658">
        <w:rPr>
          <w:lang w:val="lt-LT"/>
        </w:rPr>
        <w:fldChar w:fldCharType="end"/>
      </w:r>
    </w:p>
    <w:p w14:paraId="3DE623C6" w14:textId="411170C2" w:rsidR="000623A6" w:rsidRPr="002F2658" w:rsidRDefault="00775A8F" w:rsidP="008013AE">
      <w:pPr>
        <w:rPr>
          <w:lang w:val="lt-LT"/>
        </w:rPr>
      </w:pPr>
      <w:r w:rsidRPr="002F2658">
        <w:rPr>
          <w:lang w:val="lt-LT"/>
        </w:rPr>
        <w:t>Į administravimo funkcija</w:t>
      </w:r>
      <w:r w:rsidR="00EE74BB" w:rsidRPr="002F2658">
        <w:rPr>
          <w:lang w:val="lt-LT"/>
        </w:rPr>
        <w:t>s</w:t>
      </w:r>
      <w:r w:rsidRPr="002F2658">
        <w:rPr>
          <w:lang w:val="lt-LT"/>
        </w:rPr>
        <w:t xml:space="preserve"> įeina leidimų kūrimas ir palaikymas elementams. Su administravimo funkcijomis galima sukurti naudotojus, roles, operacijas ir objektus. Turint prieigą prie tokių funkcijų administratorius gali  valdyti visos sistemos prieiga naudotojams i naudotojų kiekį. Naudojant administravimo funkcijas galime nustatyti ryšius tarp naudotojų, rolių ir objektų. </w:t>
      </w:r>
      <w:r w:rsidR="00C80069" w:rsidRPr="002F2658">
        <w:rPr>
          <w:lang w:val="lt-LT"/>
        </w:rPr>
        <w:t>Pasinaudojus funkcijomis taip pat galima ir panaikinti sukurtus ryšius. Tokios funkcijos suteikia administratoriui valdyti visą sistema efektyviai ir dinamiškai. Žinoma augant sistemai auga ir darbo kiekis, kadangi reikia valdyti didesnį kiekį rolių ir jų ryšių.</w:t>
      </w:r>
    </w:p>
    <w:p w14:paraId="548E751D" w14:textId="782FBCAA" w:rsidR="003E39A9" w:rsidRPr="002F2658" w:rsidRDefault="003E39A9" w:rsidP="00611990">
      <w:pPr>
        <w:rPr>
          <w:lang w:val="lt-LT"/>
        </w:rPr>
      </w:pPr>
      <w:r w:rsidRPr="002F2658">
        <w:rPr>
          <w:lang w:val="lt-LT"/>
        </w:rPr>
        <w:br w:type="page"/>
      </w:r>
    </w:p>
    <w:p w14:paraId="5601F0C6" w14:textId="01EB49B3" w:rsidR="00D50E04" w:rsidRPr="002F2658" w:rsidRDefault="00E80DD0" w:rsidP="00D50E04">
      <w:pPr>
        <w:pStyle w:val="Heading1"/>
        <w:rPr>
          <w:lang w:val="lt-LT"/>
        </w:rPr>
      </w:pPr>
      <w:bookmarkStart w:id="17" w:name="_Toc106674900"/>
      <w:r w:rsidRPr="002F2658">
        <w:rPr>
          <w:lang w:val="lt-LT"/>
        </w:rPr>
        <w:lastRenderedPageBreak/>
        <w:t>R</w:t>
      </w:r>
      <w:r w:rsidR="00D50E04" w:rsidRPr="002F2658">
        <w:rPr>
          <w:lang w:val="lt-LT"/>
        </w:rPr>
        <w:t>olėmis grįsto prieigos</w:t>
      </w:r>
      <w:r w:rsidR="00B179C1" w:rsidRPr="002F2658">
        <w:rPr>
          <w:lang w:val="lt-LT"/>
        </w:rPr>
        <w:t xml:space="preserve"> valdymo</w:t>
      </w:r>
      <w:r w:rsidR="00D50E04" w:rsidRPr="002F2658">
        <w:rPr>
          <w:lang w:val="lt-LT"/>
        </w:rPr>
        <w:t xml:space="preserve"> metod</w:t>
      </w:r>
      <w:r w:rsidRPr="002F2658">
        <w:rPr>
          <w:lang w:val="lt-LT"/>
        </w:rPr>
        <w:t>o pritaikymas</w:t>
      </w:r>
      <w:r w:rsidR="00D50E04" w:rsidRPr="002F2658">
        <w:rPr>
          <w:lang w:val="lt-LT"/>
        </w:rPr>
        <w:t xml:space="preserve"> žiniatinklyje</w:t>
      </w:r>
      <w:bookmarkEnd w:id="17"/>
    </w:p>
    <w:p w14:paraId="3A771A44" w14:textId="06376C10" w:rsidR="00F45CBF" w:rsidRPr="002F2658" w:rsidRDefault="00F45CBF" w:rsidP="00F45CBF">
      <w:pPr>
        <w:rPr>
          <w:lang w:val="lt-LT"/>
        </w:rPr>
      </w:pPr>
    </w:p>
    <w:p w14:paraId="40198ED5" w14:textId="37F92843" w:rsidR="002B71A7" w:rsidRPr="002F2658" w:rsidRDefault="002B71A7" w:rsidP="008B1A62">
      <w:pPr>
        <w:jc w:val="center"/>
        <w:rPr>
          <w:rFonts w:cs="Times New Roman"/>
          <w:szCs w:val="24"/>
          <w:lang w:val="lt-LT"/>
        </w:rPr>
      </w:pPr>
      <w:r w:rsidRPr="002F2658">
        <w:rPr>
          <w:noProof/>
          <w:lang w:val="lt-LT"/>
        </w:rPr>
        <w:drawing>
          <wp:inline distT="0" distB="0" distL="0" distR="0" wp14:anchorId="0BD30452" wp14:editId="39597563">
            <wp:extent cx="5295900" cy="923925"/>
            <wp:effectExtent l="0" t="0" r="0" b="9525"/>
            <wp:docPr id="4" name="Picture 4"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pic:cNvPicPr/>
                  </pic:nvPicPr>
                  <pic:blipFill>
                    <a:blip r:embed="rId11"/>
                    <a:stretch>
                      <a:fillRect/>
                    </a:stretch>
                  </pic:blipFill>
                  <pic:spPr>
                    <a:xfrm>
                      <a:off x="0" y="0"/>
                      <a:ext cx="5295900" cy="923925"/>
                    </a:xfrm>
                    <a:prstGeom prst="rect">
                      <a:avLst/>
                    </a:prstGeom>
                  </pic:spPr>
                </pic:pic>
              </a:graphicData>
            </a:graphic>
          </wp:inline>
        </w:drawing>
      </w:r>
    </w:p>
    <w:p w14:paraId="6261ABF5" w14:textId="77777777" w:rsidR="000E55A1" w:rsidRPr="002F2658" w:rsidRDefault="002B71A7" w:rsidP="000E55A1">
      <w:pPr>
        <w:keepNext/>
        <w:jc w:val="center"/>
        <w:rPr>
          <w:lang w:val="lt-LT"/>
        </w:rPr>
      </w:pPr>
      <w:r w:rsidRPr="002F2658">
        <w:rPr>
          <w:noProof/>
          <w:lang w:val="lt-LT"/>
        </w:rPr>
        <w:drawing>
          <wp:inline distT="0" distB="0" distL="0" distR="0" wp14:anchorId="0D1DC46B" wp14:editId="3867425B">
            <wp:extent cx="5291942" cy="1181100"/>
            <wp:effectExtent l="0" t="0" r="4445" b="0"/>
            <wp:docPr id="11" name="Picture 1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Logo&#10;&#10;Description automatically generated"/>
                    <pic:cNvPicPr/>
                  </pic:nvPicPr>
                  <pic:blipFill>
                    <a:blip r:embed="rId12"/>
                    <a:stretch>
                      <a:fillRect/>
                    </a:stretch>
                  </pic:blipFill>
                  <pic:spPr>
                    <a:xfrm>
                      <a:off x="0" y="0"/>
                      <a:ext cx="5297885" cy="1182426"/>
                    </a:xfrm>
                    <a:prstGeom prst="rect">
                      <a:avLst/>
                    </a:prstGeom>
                  </pic:spPr>
                </pic:pic>
              </a:graphicData>
            </a:graphic>
          </wp:inline>
        </w:drawing>
      </w:r>
    </w:p>
    <w:p w14:paraId="6C8A6F40" w14:textId="26BDD822" w:rsidR="002B71A7" w:rsidRPr="002F2658" w:rsidRDefault="000E55A1" w:rsidP="000E55A1">
      <w:pPr>
        <w:pStyle w:val="Caption"/>
        <w:rPr>
          <w:rFonts w:cs="Times New Roman"/>
          <w:szCs w:val="24"/>
          <w:lang w:val="lt-LT"/>
        </w:rPr>
      </w:pPr>
      <w:bookmarkStart w:id="18" w:name="_Toc106674859"/>
      <w:r w:rsidRPr="002F2658">
        <w:rPr>
          <w:lang w:val="lt-LT"/>
        </w:rPr>
        <w:t xml:space="preserve">pav. </w:t>
      </w:r>
      <w:r w:rsidR="0081288C" w:rsidRPr="002F2658">
        <w:rPr>
          <w:lang w:val="lt-LT"/>
        </w:rPr>
        <w:fldChar w:fldCharType="begin"/>
      </w:r>
      <w:r w:rsidR="0081288C" w:rsidRPr="002F2658">
        <w:rPr>
          <w:lang w:val="lt-LT"/>
        </w:rPr>
        <w:instrText xml:space="preserve"> SEQ pav. \* ARABIC </w:instrText>
      </w:r>
      <w:r w:rsidR="0081288C" w:rsidRPr="002F2658">
        <w:rPr>
          <w:lang w:val="lt-LT"/>
        </w:rPr>
        <w:fldChar w:fldCharType="separate"/>
      </w:r>
      <w:r w:rsidR="002F2658" w:rsidRPr="002F2658">
        <w:rPr>
          <w:noProof/>
          <w:lang w:val="lt-LT"/>
        </w:rPr>
        <w:t>3</w:t>
      </w:r>
      <w:r w:rsidR="0081288C" w:rsidRPr="002F2658">
        <w:rPr>
          <w:noProof/>
          <w:lang w:val="lt-LT"/>
        </w:rPr>
        <w:fldChar w:fldCharType="end"/>
      </w:r>
      <w:r w:rsidRPr="002F2658">
        <w:rPr>
          <w:lang w:val="lt-LT"/>
        </w:rPr>
        <w:t xml:space="preserve"> KTU Sistema.</w:t>
      </w:r>
      <w:bookmarkEnd w:id="18"/>
    </w:p>
    <w:p w14:paraId="49BCE896" w14:textId="673471EC" w:rsidR="002B71A7" w:rsidRPr="002F2658" w:rsidRDefault="005F2687" w:rsidP="000E55A1">
      <w:pPr>
        <w:spacing w:after="240"/>
        <w:rPr>
          <w:lang w:val="lt-LT"/>
        </w:rPr>
      </w:pPr>
      <w:r w:rsidRPr="002F2658">
        <w:rPr>
          <w:lang w:val="lt-LT"/>
        </w:rPr>
        <w:t xml:space="preserve">Galime pradėti nuo dažniausiai studentų </w:t>
      </w:r>
      <w:proofErr w:type="spellStart"/>
      <w:r w:rsidRPr="002F2658">
        <w:rPr>
          <w:lang w:val="lt-LT"/>
        </w:rPr>
        <w:t>naudoajamų</w:t>
      </w:r>
      <w:proofErr w:type="spellEnd"/>
      <w:r w:rsidRPr="002F2658">
        <w:rPr>
          <w:lang w:val="lt-LT"/>
        </w:rPr>
        <w:t xml:space="preserve"> sistemų, kaip </w:t>
      </w:r>
      <w:proofErr w:type="spellStart"/>
      <w:r w:rsidRPr="002F2658">
        <w:rPr>
          <w:lang w:val="lt-LT"/>
        </w:rPr>
        <w:t>moodle</w:t>
      </w:r>
      <w:proofErr w:type="spellEnd"/>
      <w:r w:rsidRPr="002F2658">
        <w:rPr>
          <w:lang w:val="lt-LT"/>
        </w:rPr>
        <w:t xml:space="preserve"> ir KTU akademinė</w:t>
      </w:r>
      <w:r w:rsidR="007567BF" w:rsidRPr="002F2658">
        <w:rPr>
          <w:lang w:val="lt-LT"/>
        </w:rPr>
        <w:t>s</w:t>
      </w:r>
      <w:r w:rsidRPr="002F2658">
        <w:rPr>
          <w:lang w:val="lt-LT"/>
        </w:rPr>
        <w:t xml:space="preserve"> sistem</w:t>
      </w:r>
      <w:r w:rsidR="007567BF" w:rsidRPr="002F2658">
        <w:rPr>
          <w:lang w:val="lt-LT"/>
        </w:rPr>
        <w:t>ų</w:t>
      </w:r>
      <w:r w:rsidRPr="002F2658">
        <w:rPr>
          <w:lang w:val="lt-LT"/>
        </w:rPr>
        <w:t>. Minėtos sistemos turi vieną naudojamą prisijungimą. Kiekviena sistema valdo prieigą skitą naudotojui, pagal reikiamą</w:t>
      </w:r>
      <w:r w:rsidR="007567BF" w:rsidRPr="002F2658">
        <w:rPr>
          <w:lang w:val="lt-LT"/>
        </w:rPr>
        <w:t xml:space="preserve"> funkcionalumą</w:t>
      </w:r>
      <w:r w:rsidRPr="002F2658">
        <w:rPr>
          <w:lang w:val="lt-LT"/>
        </w:rPr>
        <w:t xml:space="preserve">. Galime palyginti studento ir </w:t>
      </w:r>
      <w:proofErr w:type="spellStart"/>
      <w:r w:rsidR="007567BF" w:rsidRPr="002F2658">
        <w:rPr>
          <w:lang w:val="lt-LT"/>
        </w:rPr>
        <w:t>destytojo</w:t>
      </w:r>
      <w:proofErr w:type="spellEnd"/>
      <w:r w:rsidR="007567BF" w:rsidRPr="002F2658">
        <w:rPr>
          <w:lang w:val="lt-LT"/>
        </w:rPr>
        <w:t xml:space="preserve"> prieigą. Studentas gali peržiūrėti, ką </w:t>
      </w:r>
      <w:proofErr w:type="spellStart"/>
      <w:r w:rsidR="007567BF" w:rsidRPr="002F2658">
        <w:rPr>
          <w:lang w:val="lt-LT"/>
        </w:rPr>
        <w:t>destytojas</w:t>
      </w:r>
      <w:proofErr w:type="spellEnd"/>
      <w:r w:rsidR="007567BF" w:rsidRPr="002F2658">
        <w:rPr>
          <w:lang w:val="lt-LT"/>
        </w:rPr>
        <w:t xml:space="preserve"> yra </w:t>
      </w:r>
      <w:proofErr w:type="spellStart"/>
      <w:r w:rsidR="007567BF" w:rsidRPr="002F2658">
        <w:rPr>
          <w:lang w:val="lt-LT"/>
        </w:rPr>
        <w:t>ikėlęs</w:t>
      </w:r>
      <w:proofErr w:type="spellEnd"/>
      <w:r w:rsidR="007567BF" w:rsidRPr="002F2658">
        <w:rPr>
          <w:lang w:val="lt-LT"/>
        </w:rPr>
        <w:t xml:space="preserve"> ir naudotis pateikta medžiaga. </w:t>
      </w:r>
      <w:proofErr w:type="spellStart"/>
      <w:r w:rsidR="007567BF" w:rsidRPr="002F2658">
        <w:rPr>
          <w:lang w:val="lt-LT"/>
        </w:rPr>
        <w:t>Destytojas</w:t>
      </w:r>
      <w:proofErr w:type="spellEnd"/>
      <w:r w:rsidR="007567BF" w:rsidRPr="002F2658">
        <w:rPr>
          <w:lang w:val="lt-LT"/>
        </w:rPr>
        <w:t xml:space="preserve"> gali tvarkyti </w:t>
      </w:r>
      <w:proofErr w:type="spellStart"/>
      <w:r w:rsidR="007567BF" w:rsidRPr="002F2658">
        <w:rPr>
          <w:lang w:val="lt-LT"/>
        </w:rPr>
        <w:t>ikeltą</w:t>
      </w:r>
      <w:proofErr w:type="spellEnd"/>
      <w:r w:rsidR="007567BF" w:rsidRPr="002F2658">
        <w:rPr>
          <w:lang w:val="lt-LT"/>
        </w:rPr>
        <w:t xml:space="preserve"> medžiagą, trinti, keisti ir pridėti, </w:t>
      </w:r>
      <w:proofErr w:type="spellStart"/>
      <w:r w:rsidR="007567BF" w:rsidRPr="002F2658">
        <w:rPr>
          <w:lang w:val="lt-LT"/>
        </w:rPr>
        <w:t>destytojas</w:t>
      </w:r>
      <w:proofErr w:type="spellEnd"/>
      <w:r w:rsidR="007567BF" w:rsidRPr="002F2658">
        <w:rPr>
          <w:lang w:val="lt-LT"/>
        </w:rPr>
        <w:t xml:space="preserve"> turi turėti skirtingus leidimus nei studentas, kad galėtų tvarkyti reikiamus duomenis. </w:t>
      </w:r>
      <w:proofErr w:type="spellStart"/>
      <w:r w:rsidR="00C8678A" w:rsidRPr="002F2658">
        <w:rPr>
          <w:lang w:val="lt-LT"/>
        </w:rPr>
        <w:t>Naudonat</w:t>
      </w:r>
      <w:proofErr w:type="spellEnd"/>
      <w:r w:rsidR="00C8678A" w:rsidRPr="002F2658">
        <w:rPr>
          <w:lang w:val="lt-LT"/>
        </w:rPr>
        <w:t xml:space="preserve"> KTU sistemos prisijungimus galima prisijungti ir prie kitų sistemų, kaip Microsoft sistemų, </w:t>
      </w:r>
      <w:proofErr w:type="spellStart"/>
      <w:r w:rsidR="00C8678A" w:rsidRPr="002F2658">
        <w:rPr>
          <w:lang w:val="lt-LT"/>
        </w:rPr>
        <w:t>moodle</w:t>
      </w:r>
      <w:proofErr w:type="spellEnd"/>
      <w:r w:rsidR="00C8678A" w:rsidRPr="002F2658">
        <w:rPr>
          <w:lang w:val="lt-LT"/>
        </w:rPr>
        <w:t xml:space="preserve"> sistemos ir kitų.</w:t>
      </w:r>
      <w:r w:rsidR="007567BF" w:rsidRPr="002F2658">
        <w:rPr>
          <w:lang w:val="lt-LT"/>
        </w:rPr>
        <w:t xml:space="preserve">  </w:t>
      </w:r>
    </w:p>
    <w:p w14:paraId="0F399929" w14:textId="77777777" w:rsidR="00C8678A" w:rsidRPr="002F2658" w:rsidRDefault="002B71A7" w:rsidP="008B1A62">
      <w:pPr>
        <w:keepNext/>
        <w:jc w:val="center"/>
        <w:rPr>
          <w:lang w:val="lt-LT"/>
        </w:rPr>
      </w:pPr>
      <w:r w:rsidRPr="002F2658">
        <w:rPr>
          <w:noProof/>
          <w:lang w:val="lt-LT"/>
        </w:rPr>
        <w:drawing>
          <wp:inline distT="0" distB="0" distL="0" distR="0" wp14:anchorId="5540AC33" wp14:editId="60D74C6F">
            <wp:extent cx="3846443" cy="819150"/>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56429" cy="821277"/>
                    </a:xfrm>
                    <a:prstGeom prst="rect">
                      <a:avLst/>
                    </a:prstGeom>
                    <a:noFill/>
                    <a:ln>
                      <a:noFill/>
                    </a:ln>
                  </pic:spPr>
                </pic:pic>
              </a:graphicData>
            </a:graphic>
          </wp:inline>
        </w:drawing>
      </w:r>
    </w:p>
    <w:p w14:paraId="4EBEFC9B" w14:textId="3256C4BC" w:rsidR="002B71A7" w:rsidRPr="002F2658" w:rsidRDefault="00C8678A" w:rsidP="00C8678A">
      <w:pPr>
        <w:pStyle w:val="Caption"/>
        <w:rPr>
          <w:lang w:val="lt-LT"/>
        </w:rPr>
      </w:pPr>
      <w:bookmarkStart w:id="19" w:name="_Toc106674860"/>
      <w:r w:rsidRPr="002F2658">
        <w:rPr>
          <w:lang w:val="lt-LT"/>
        </w:rPr>
        <w:t xml:space="preserve">pav. </w:t>
      </w:r>
      <w:r w:rsidRPr="002F2658">
        <w:rPr>
          <w:lang w:val="lt-LT"/>
        </w:rPr>
        <w:fldChar w:fldCharType="begin"/>
      </w:r>
      <w:r w:rsidRPr="002F2658">
        <w:rPr>
          <w:lang w:val="lt-LT"/>
        </w:rPr>
        <w:instrText xml:space="preserve"> SEQ pav. \* ARABIC </w:instrText>
      </w:r>
      <w:r w:rsidRPr="002F2658">
        <w:rPr>
          <w:lang w:val="lt-LT"/>
        </w:rPr>
        <w:fldChar w:fldCharType="separate"/>
      </w:r>
      <w:r w:rsidR="002F2658" w:rsidRPr="002F2658">
        <w:rPr>
          <w:noProof/>
          <w:lang w:val="lt-LT"/>
        </w:rPr>
        <w:t>4</w:t>
      </w:r>
      <w:r w:rsidRPr="002F2658">
        <w:rPr>
          <w:lang w:val="lt-LT"/>
        </w:rPr>
        <w:fldChar w:fldCharType="end"/>
      </w:r>
      <w:r w:rsidRPr="002F2658">
        <w:rPr>
          <w:lang w:val="lt-LT"/>
        </w:rPr>
        <w:t xml:space="preserve"> Microsoft</w:t>
      </w:r>
      <w:bookmarkEnd w:id="19"/>
    </w:p>
    <w:p w14:paraId="3CA0E3C6" w14:textId="3FCD7FA4" w:rsidR="00080A6A" w:rsidRPr="002F2658" w:rsidRDefault="00D451EE" w:rsidP="000E55A1">
      <w:pPr>
        <w:spacing w:after="120"/>
        <w:rPr>
          <w:lang w:val="lt-LT"/>
        </w:rPr>
      </w:pPr>
      <w:r w:rsidRPr="002F2658">
        <w:rPr>
          <w:lang w:val="lt-LT"/>
        </w:rPr>
        <w:t>Microsof</w:t>
      </w:r>
      <w:r w:rsidR="00252FA6">
        <w:rPr>
          <w:lang w:val="lt-LT"/>
        </w:rPr>
        <w:t>t</w:t>
      </w:r>
      <w:r w:rsidRPr="002F2658">
        <w:rPr>
          <w:lang w:val="lt-LT"/>
        </w:rPr>
        <w:t xml:space="preserve"> kompanija</w:t>
      </w:r>
      <w:r w:rsidR="007674FB" w:rsidRPr="002F2658">
        <w:rPr>
          <w:lang w:val="lt-LT"/>
        </w:rPr>
        <w:t xml:space="preserve"> naudoja vieną iš prieigos valdymo metodų.</w:t>
      </w:r>
      <w:r w:rsidRPr="002F2658">
        <w:rPr>
          <w:lang w:val="lt-LT"/>
        </w:rPr>
        <w:t xml:space="preserve"> </w:t>
      </w:r>
      <w:proofErr w:type="spellStart"/>
      <w:r w:rsidR="00C8678A" w:rsidRPr="002F2658">
        <w:rPr>
          <w:lang w:val="lt-LT"/>
        </w:rPr>
        <w:t>Mircrosoft</w:t>
      </w:r>
      <w:proofErr w:type="spellEnd"/>
      <w:r w:rsidR="00C8678A" w:rsidRPr="002F2658">
        <w:rPr>
          <w:lang w:val="lt-LT"/>
        </w:rPr>
        <w:t xml:space="preserve"> </w:t>
      </w:r>
      <w:r w:rsidR="007674FB" w:rsidRPr="002F2658">
        <w:rPr>
          <w:lang w:val="lt-LT"/>
        </w:rPr>
        <w:t>teikia ne vieną paslaugą kuri reikalauja prisijungti prie sistemos</w:t>
      </w:r>
      <w:r w:rsidR="00EF277D" w:rsidRPr="002F2658">
        <w:rPr>
          <w:lang w:val="lt-LT"/>
        </w:rPr>
        <w:t xml:space="preserve">, </w:t>
      </w:r>
      <w:r w:rsidR="007674FB" w:rsidRPr="002F2658">
        <w:rPr>
          <w:lang w:val="lt-LT"/>
        </w:rPr>
        <w:t xml:space="preserve">kaip Outlook, </w:t>
      </w:r>
      <w:proofErr w:type="spellStart"/>
      <w:r w:rsidR="007674FB" w:rsidRPr="002F2658">
        <w:rPr>
          <w:lang w:val="lt-LT"/>
        </w:rPr>
        <w:t>Azure</w:t>
      </w:r>
      <w:proofErr w:type="spellEnd"/>
      <w:r w:rsidR="007674FB" w:rsidRPr="002F2658">
        <w:rPr>
          <w:lang w:val="lt-LT"/>
        </w:rPr>
        <w:t xml:space="preserve">, Windows, One </w:t>
      </w:r>
      <w:proofErr w:type="spellStart"/>
      <w:r w:rsidR="007674FB" w:rsidRPr="002F2658">
        <w:rPr>
          <w:lang w:val="lt-LT"/>
        </w:rPr>
        <w:t>Drive</w:t>
      </w:r>
      <w:proofErr w:type="spellEnd"/>
      <w:r w:rsidR="007674FB" w:rsidRPr="002F2658">
        <w:rPr>
          <w:lang w:val="lt-LT"/>
        </w:rPr>
        <w:t>, Office</w:t>
      </w:r>
      <w:r w:rsidR="00C8678A" w:rsidRPr="002F2658">
        <w:rPr>
          <w:lang w:val="lt-LT"/>
        </w:rPr>
        <w:t>. Su kompanijos paskyra galima prisijungti p</w:t>
      </w:r>
      <w:r w:rsidR="00EF277D" w:rsidRPr="002F2658">
        <w:rPr>
          <w:lang w:val="lt-LT"/>
        </w:rPr>
        <w:t>rie visų minėtų sistemų.</w:t>
      </w:r>
      <w:r w:rsidR="00C8678A" w:rsidRPr="002F2658">
        <w:rPr>
          <w:lang w:val="lt-LT"/>
        </w:rPr>
        <w:t xml:space="preserve"> Kiekviena sistema suteikia skirtingą prieigą </w:t>
      </w:r>
      <w:r w:rsidR="00EF277D" w:rsidRPr="002F2658">
        <w:rPr>
          <w:lang w:val="lt-LT"/>
        </w:rPr>
        <w:t>prisijungus prie sistemos</w:t>
      </w:r>
      <w:r w:rsidR="00C8678A" w:rsidRPr="002F2658">
        <w:rPr>
          <w:lang w:val="lt-LT"/>
        </w:rPr>
        <w:t xml:space="preserve">. </w:t>
      </w:r>
      <w:r w:rsidR="005C03E7" w:rsidRPr="002F2658">
        <w:rPr>
          <w:lang w:val="lt-LT"/>
        </w:rPr>
        <w:t xml:space="preserve">Vienas prisijungimas leidžia lengvai pasiekti </w:t>
      </w:r>
      <w:r w:rsidR="00EF277D" w:rsidRPr="002F2658">
        <w:rPr>
          <w:lang w:val="lt-LT"/>
        </w:rPr>
        <w:t>visas</w:t>
      </w:r>
      <w:r w:rsidR="005C03E7" w:rsidRPr="002F2658">
        <w:rPr>
          <w:lang w:val="lt-LT"/>
        </w:rPr>
        <w:t xml:space="preserve"> teikiamas paslaugas. Visoms šioms paslaugoms reikia valdyti suteikiamus leidimus. Kiekviena sistema suteikia skirtingus leidimus.</w:t>
      </w:r>
      <w:r w:rsidR="00EF277D" w:rsidRPr="002F2658">
        <w:rPr>
          <w:lang w:val="lt-LT"/>
        </w:rPr>
        <w:t xml:space="preserve"> Su Microsoft paskyra taip pat galima prisijungti ir prie kitų sistemų, kurios palaiko paskyrą. Prisijungimas suteikia paskyrios duomenis kurie yra naudojami kitose sistemose.</w:t>
      </w:r>
    </w:p>
    <w:p w14:paraId="05089926" w14:textId="77777777" w:rsidR="00C8678A" w:rsidRPr="002F2658" w:rsidRDefault="00635A44" w:rsidP="008B1A62">
      <w:pPr>
        <w:keepNext/>
        <w:jc w:val="center"/>
        <w:rPr>
          <w:lang w:val="lt-LT"/>
        </w:rPr>
      </w:pPr>
      <w:r w:rsidRPr="002F2658">
        <w:rPr>
          <w:noProof/>
          <w:lang w:val="lt-LT"/>
        </w:rPr>
        <w:lastRenderedPageBreak/>
        <w:drawing>
          <wp:inline distT="0" distB="0" distL="0" distR="0" wp14:anchorId="76B72BA4" wp14:editId="2560B86E">
            <wp:extent cx="3688937" cy="1247775"/>
            <wp:effectExtent l="0" t="0" r="6985" b="0"/>
            <wp:docPr id="14" name="Picture 14"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Logo&#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43343" cy="1266178"/>
                    </a:xfrm>
                    <a:prstGeom prst="rect">
                      <a:avLst/>
                    </a:prstGeom>
                    <a:noFill/>
                    <a:ln>
                      <a:noFill/>
                    </a:ln>
                  </pic:spPr>
                </pic:pic>
              </a:graphicData>
            </a:graphic>
          </wp:inline>
        </w:drawing>
      </w:r>
    </w:p>
    <w:p w14:paraId="474E4E5F" w14:textId="0DBDEE1F" w:rsidR="00635A44" w:rsidRPr="002F2658" w:rsidRDefault="00C8678A" w:rsidP="00C8678A">
      <w:pPr>
        <w:pStyle w:val="Caption"/>
        <w:rPr>
          <w:lang w:val="lt-LT"/>
        </w:rPr>
      </w:pPr>
      <w:bookmarkStart w:id="20" w:name="_Toc106674861"/>
      <w:r w:rsidRPr="002F2658">
        <w:rPr>
          <w:lang w:val="lt-LT"/>
        </w:rPr>
        <w:t xml:space="preserve">pav. </w:t>
      </w:r>
      <w:r w:rsidRPr="002F2658">
        <w:rPr>
          <w:lang w:val="lt-LT"/>
        </w:rPr>
        <w:fldChar w:fldCharType="begin"/>
      </w:r>
      <w:r w:rsidRPr="002F2658">
        <w:rPr>
          <w:lang w:val="lt-LT"/>
        </w:rPr>
        <w:instrText xml:space="preserve"> SEQ pav. \* ARABIC </w:instrText>
      </w:r>
      <w:r w:rsidRPr="002F2658">
        <w:rPr>
          <w:lang w:val="lt-LT"/>
        </w:rPr>
        <w:fldChar w:fldCharType="separate"/>
      </w:r>
      <w:r w:rsidR="002F2658" w:rsidRPr="002F2658">
        <w:rPr>
          <w:noProof/>
          <w:lang w:val="lt-LT"/>
        </w:rPr>
        <w:t>5</w:t>
      </w:r>
      <w:r w:rsidRPr="002F2658">
        <w:rPr>
          <w:lang w:val="lt-LT"/>
        </w:rPr>
        <w:fldChar w:fldCharType="end"/>
      </w:r>
      <w:r w:rsidRPr="002F2658">
        <w:rPr>
          <w:lang w:val="lt-LT"/>
        </w:rPr>
        <w:t xml:space="preserve"> Google</w:t>
      </w:r>
      <w:bookmarkEnd w:id="20"/>
    </w:p>
    <w:p w14:paraId="73F51731" w14:textId="59D312D7" w:rsidR="00635A44" w:rsidRPr="002F2658" w:rsidRDefault="004D7549" w:rsidP="000E55A1">
      <w:pPr>
        <w:spacing w:after="240"/>
        <w:rPr>
          <w:lang w:val="lt-LT"/>
        </w:rPr>
      </w:pPr>
      <w:r w:rsidRPr="002F2658">
        <w:rPr>
          <w:lang w:val="lt-LT"/>
        </w:rPr>
        <w:t xml:space="preserve">Didžioji dalis žmonių naudojasi Google paslaugomis. </w:t>
      </w:r>
      <w:r w:rsidR="005B2BB8" w:rsidRPr="002F2658">
        <w:rPr>
          <w:lang w:val="lt-LT"/>
        </w:rPr>
        <w:t xml:space="preserve">Kompanija turi ne vieną paslaugą kaip, </w:t>
      </w:r>
      <w:proofErr w:type="spellStart"/>
      <w:r w:rsidR="005B2BB8" w:rsidRPr="002F2658">
        <w:rPr>
          <w:lang w:val="lt-LT"/>
        </w:rPr>
        <w:t>gmail</w:t>
      </w:r>
      <w:proofErr w:type="spellEnd"/>
      <w:r w:rsidR="005B2BB8" w:rsidRPr="002F2658">
        <w:rPr>
          <w:lang w:val="lt-LT"/>
        </w:rPr>
        <w:t xml:space="preserve">, </w:t>
      </w:r>
      <w:proofErr w:type="spellStart"/>
      <w:r w:rsidR="005B2BB8" w:rsidRPr="002F2658">
        <w:rPr>
          <w:lang w:val="lt-LT"/>
        </w:rPr>
        <w:t>drive</w:t>
      </w:r>
      <w:proofErr w:type="spellEnd"/>
      <w:r w:rsidR="005B2BB8" w:rsidRPr="002F2658">
        <w:rPr>
          <w:lang w:val="lt-LT"/>
        </w:rPr>
        <w:t xml:space="preserve">, </w:t>
      </w:r>
      <w:proofErr w:type="spellStart"/>
      <w:r w:rsidR="005B2BB8" w:rsidRPr="002F2658">
        <w:rPr>
          <w:lang w:val="lt-LT"/>
        </w:rPr>
        <w:t>docs</w:t>
      </w:r>
      <w:proofErr w:type="spellEnd"/>
      <w:r w:rsidR="005B2BB8" w:rsidRPr="002F2658">
        <w:rPr>
          <w:lang w:val="lt-LT"/>
        </w:rPr>
        <w:t xml:space="preserve"> ir daug kitų paslaugų. Gauti prieigą prie minėtų paslaugų yra ganėtinai lengva. </w:t>
      </w:r>
      <w:r w:rsidR="006472E2" w:rsidRPr="002F2658">
        <w:rPr>
          <w:lang w:val="lt-LT"/>
        </w:rPr>
        <w:t>Užtenka</w:t>
      </w:r>
      <w:r w:rsidR="005B2BB8" w:rsidRPr="002F2658">
        <w:rPr>
          <w:lang w:val="lt-LT"/>
        </w:rPr>
        <w:t xml:space="preserve"> turėti Google paskyrą ir yra gaunama prieiga prie įvairių paslaugų. Žinoma </w:t>
      </w:r>
      <w:r w:rsidR="002342A9" w:rsidRPr="002F2658">
        <w:rPr>
          <w:lang w:val="lt-LT"/>
        </w:rPr>
        <w:t xml:space="preserve">paslaugos turi skirtingus leidimus. Galime išanalizuoti Google </w:t>
      </w:r>
      <w:proofErr w:type="spellStart"/>
      <w:r w:rsidR="002342A9" w:rsidRPr="002F2658">
        <w:rPr>
          <w:lang w:val="lt-LT"/>
        </w:rPr>
        <w:t>Drive</w:t>
      </w:r>
      <w:proofErr w:type="spellEnd"/>
      <w:r w:rsidR="002342A9" w:rsidRPr="002F2658">
        <w:rPr>
          <w:lang w:val="lt-LT"/>
        </w:rPr>
        <w:t xml:space="preserve"> paslaugą. Naudotojai kurie naudojasi minėta paslauga nemokamai turi mažiau vietos, negu naudotojai, kurie moka mėnesinį mokestį. Čia yra tik vienas iš pavyzdžių kur yra naudojamas prieigos valdymas. </w:t>
      </w:r>
      <w:r w:rsidR="00981DE2" w:rsidRPr="002F2658">
        <w:rPr>
          <w:lang w:val="lt-LT"/>
        </w:rPr>
        <w:t>Žinoma yra ir ne Google sistemų kurios naudotojo prisijungimui naudoja Google paskyras, tokių sistemų prieigos valdymas yra valdomas pačiose sistemose.</w:t>
      </w:r>
    </w:p>
    <w:p w14:paraId="0D019A48" w14:textId="310CC60B" w:rsidR="00F3558A" w:rsidRPr="002F2658" w:rsidRDefault="00635A44" w:rsidP="00A40F5D">
      <w:pPr>
        <w:rPr>
          <w:lang w:val="lt-LT"/>
        </w:rPr>
      </w:pPr>
      <w:r w:rsidRPr="002F2658">
        <w:rPr>
          <w:noProof/>
          <w:lang w:val="lt-LT"/>
        </w:rPr>
        <w:drawing>
          <wp:inline distT="0" distB="0" distL="0" distR="0" wp14:anchorId="049D4ACA" wp14:editId="08AA09E9">
            <wp:extent cx="4381500" cy="2738438"/>
            <wp:effectExtent l="0" t="0" r="0" b="0"/>
            <wp:docPr id="15" name="Picture 15" descr="Facebook-logo - Skaitymo festival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acebook-logo - Skaitymo festivali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89402" cy="2743377"/>
                    </a:xfrm>
                    <a:prstGeom prst="rect">
                      <a:avLst/>
                    </a:prstGeom>
                    <a:noFill/>
                    <a:ln>
                      <a:noFill/>
                    </a:ln>
                  </pic:spPr>
                </pic:pic>
              </a:graphicData>
            </a:graphic>
          </wp:inline>
        </w:drawing>
      </w:r>
    </w:p>
    <w:p w14:paraId="16EC21C9" w14:textId="33ADA394" w:rsidR="00F3558A" w:rsidRPr="002F2658" w:rsidRDefault="00F3558A" w:rsidP="00C8678A">
      <w:pPr>
        <w:pStyle w:val="Caption"/>
        <w:rPr>
          <w:lang w:val="lt-LT"/>
        </w:rPr>
      </w:pPr>
      <w:bookmarkStart w:id="21" w:name="_Toc106674862"/>
      <w:r w:rsidRPr="002F2658">
        <w:rPr>
          <w:lang w:val="lt-LT"/>
        </w:rPr>
        <w:t xml:space="preserve">pav. </w:t>
      </w:r>
      <w:r w:rsidRPr="002F2658">
        <w:rPr>
          <w:lang w:val="lt-LT"/>
        </w:rPr>
        <w:fldChar w:fldCharType="begin"/>
      </w:r>
      <w:r w:rsidRPr="002F2658">
        <w:rPr>
          <w:lang w:val="lt-LT"/>
        </w:rPr>
        <w:instrText xml:space="preserve"> SEQ pav. \* ARABIC </w:instrText>
      </w:r>
      <w:r w:rsidRPr="002F2658">
        <w:rPr>
          <w:lang w:val="lt-LT"/>
        </w:rPr>
        <w:fldChar w:fldCharType="separate"/>
      </w:r>
      <w:r w:rsidR="002F2658" w:rsidRPr="002F2658">
        <w:rPr>
          <w:noProof/>
          <w:lang w:val="lt-LT"/>
        </w:rPr>
        <w:t>6</w:t>
      </w:r>
      <w:r w:rsidRPr="002F2658">
        <w:rPr>
          <w:lang w:val="lt-LT"/>
        </w:rPr>
        <w:fldChar w:fldCharType="end"/>
      </w:r>
      <w:r w:rsidR="00E31B5A" w:rsidRPr="002F2658">
        <w:rPr>
          <w:lang w:val="lt-LT"/>
        </w:rPr>
        <w:t xml:space="preserve"> </w:t>
      </w:r>
      <w:r w:rsidR="00A40F5D" w:rsidRPr="002F2658">
        <w:rPr>
          <w:lang w:val="lt-LT"/>
        </w:rPr>
        <w:t>Facebook</w:t>
      </w:r>
      <w:bookmarkEnd w:id="21"/>
    </w:p>
    <w:p w14:paraId="06A20FE3" w14:textId="404EFB29" w:rsidR="00080A6A" w:rsidRPr="002F2658" w:rsidRDefault="00603AA1" w:rsidP="00603AA1">
      <w:pPr>
        <w:rPr>
          <w:lang w:val="lt-LT"/>
        </w:rPr>
      </w:pPr>
      <w:r w:rsidRPr="002F2658">
        <w:rPr>
          <w:lang w:val="lt-LT"/>
        </w:rPr>
        <w:t xml:space="preserve">Klausimas kyla kodėl butu galima panaudoti socialiniuose tinkluose. Užtenka truputį pagalvoti ir viskas tampa aišku. </w:t>
      </w:r>
      <w:r w:rsidR="00C5071E" w:rsidRPr="002F2658">
        <w:rPr>
          <w:lang w:val="lt-LT"/>
        </w:rPr>
        <w:t>Socialinėse</w:t>
      </w:r>
      <w:r w:rsidRPr="002F2658">
        <w:rPr>
          <w:lang w:val="lt-LT"/>
        </w:rPr>
        <w:t xml:space="preserve"> medij</w:t>
      </w:r>
      <w:r w:rsidR="00C5071E" w:rsidRPr="002F2658">
        <w:rPr>
          <w:lang w:val="lt-LT"/>
        </w:rPr>
        <w:t>os</w:t>
      </w:r>
      <w:r w:rsidRPr="002F2658">
        <w:rPr>
          <w:lang w:val="lt-LT"/>
        </w:rPr>
        <w:t xml:space="preserve"> paaiškintas </w:t>
      </w:r>
      <w:r w:rsidR="00C5071E" w:rsidRPr="002F2658">
        <w:rPr>
          <w:lang w:val="lt-LT"/>
        </w:rPr>
        <w:t>prieigos</w:t>
      </w:r>
      <w:r w:rsidRPr="002F2658">
        <w:rPr>
          <w:lang w:val="lt-LT"/>
        </w:rPr>
        <w:t xml:space="preserve"> valdymo metodas yra naudojamas</w:t>
      </w:r>
      <w:r w:rsidR="00C5071E" w:rsidRPr="002F2658">
        <w:rPr>
          <w:lang w:val="lt-LT"/>
        </w:rPr>
        <w:t xml:space="preserve"> naudotojų ir prieigos valdymui. Socialinės medijos turi didelį funkcionalumo kiekį, didelį vidinių grupių bei vidinių puslapių kiekį.</w:t>
      </w:r>
      <w:r w:rsidRPr="002F2658">
        <w:rPr>
          <w:lang w:val="lt-LT"/>
        </w:rPr>
        <w:t xml:space="preserve"> </w:t>
      </w:r>
      <w:r w:rsidR="00C5071E" w:rsidRPr="002F2658">
        <w:rPr>
          <w:lang w:val="lt-LT"/>
        </w:rPr>
        <w:t>Kiekvieną puslapį ar grupę kažkas valdo. Būtent tam valdymui yra naudojamas rolėmis pagrystą prieigos valdymo metodas, arba nors panašus metodas kuris remiasi šiuo metodu.</w:t>
      </w:r>
      <w:r w:rsidR="0069250A" w:rsidRPr="002F2658">
        <w:rPr>
          <w:lang w:val="lt-LT"/>
        </w:rPr>
        <w:t xml:space="preserve"> Paaiškintas naudojimas yra tik vienas iš keleto. Kaip ir Microsoft ir Google, kompanija suteikia galimybę prisijungti prie kitų sistemų su viena paskyra. Jei kitos sistemos integruoja prisijungimą su Facebook paskyra, jos valdymą sukurtoje sistemoje </w:t>
      </w:r>
      <w:proofErr w:type="spellStart"/>
      <w:r w:rsidR="0069250A" w:rsidRPr="002F2658">
        <w:rPr>
          <w:lang w:val="lt-LT"/>
        </w:rPr>
        <w:t>vistiek</w:t>
      </w:r>
      <w:proofErr w:type="spellEnd"/>
      <w:r w:rsidR="0069250A" w:rsidRPr="002F2658">
        <w:rPr>
          <w:lang w:val="lt-LT"/>
        </w:rPr>
        <w:t xml:space="preserve"> reikia sukurti, kadangi tokios kompanijos suteikia integraciją paskyros prisijungimui.</w:t>
      </w:r>
    </w:p>
    <w:p w14:paraId="3AC3707A" w14:textId="30FA62B0" w:rsidR="00AC7DAC" w:rsidRPr="002F2658" w:rsidRDefault="00EF277D" w:rsidP="00114F74">
      <w:pPr>
        <w:pStyle w:val="Heading2"/>
        <w:spacing w:after="240"/>
        <w:rPr>
          <w:lang w:val="lt-LT"/>
        </w:rPr>
      </w:pPr>
      <w:bookmarkStart w:id="22" w:name="_Toc106674901"/>
      <w:r w:rsidRPr="002F2658">
        <w:rPr>
          <w:lang w:val="lt-LT"/>
        </w:rPr>
        <w:lastRenderedPageBreak/>
        <w:t>Kitos d</w:t>
      </w:r>
      <w:r w:rsidR="00721C8A" w:rsidRPr="002F2658">
        <w:rPr>
          <w:lang w:val="lt-LT"/>
        </w:rPr>
        <w:t>ebesų paslaugos</w:t>
      </w:r>
      <w:bookmarkEnd w:id="22"/>
    </w:p>
    <w:p w14:paraId="5CB57416" w14:textId="6C528A53" w:rsidR="00E31B5A" w:rsidRPr="002F2658" w:rsidRDefault="00E31B5A" w:rsidP="000F3A22">
      <w:pPr>
        <w:spacing w:after="240"/>
        <w:rPr>
          <w:lang w:val="lt-LT"/>
        </w:rPr>
      </w:pPr>
      <w:r w:rsidRPr="002F2658">
        <w:rPr>
          <w:lang w:val="lt-LT"/>
        </w:rPr>
        <w:t xml:space="preserve">Vis dažniau ir dažniau išgirstame terminą debesų paslaugos. Taigi pirma išsiaiškinkime kas yra </w:t>
      </w:r>
      <w:r w:rsidR="00C26376" w:rsidRPr="002F2658">
        <w:rPr>
          <w:lang w:val="lt-LT"/>
        </w:rPr>
        <w:t>debesų paslaugos ir tada galėsime pardėti kalbėti apie rylelėmis grįsto prieigos metodo taikymą šituose paslaugose.</w:t>
      </w:r>
      <w:r w:rsidR="00047D91" w:rsidRPr="002F2658">
        <w:rPr>
          <w:lang w:val="lt-LT"/>
        </w:rPr>
        <w:t xml:space="preserve"> Debesų paslaugos yra teikiamos įvairios paslaugos per internetą.</w:t>
      </w:r>
      <w:r w:rsidR="00EA5308" w:rsidRPr="002F2658">
        <w:rPr>
          <w:lang w:val="lt-LT"/>
        </w:rPr>
        <w:t xml:space="preserve"> </w:t>
      </w:r>
      <w:r w:rsidR="00EA5308" w:rsidRPr="002F2658">
        <w:rPr>
          <w:lang w:val="lt-LT"/>
        </w:rPr>
        <w:fldChar w:fldCharType="begin" w:fldLock="1"/>
      </w:r>
      <w:r w:rsidR="00EA5308" w:rsidRPr="002F2658">
        <w:rPr>
          <w:lang w:val="lt-LT"/>
        </w:rPr>
        <w:instrText>ADDIN CSL_CITATION {"citationItems":[{"id":"ITEM-1","itemData":{"DOI":"10.1109/ISADS.2011.21","ISBN":"9780769543499","abstract":"In cloud computing, security is an important issue due to the increasing scale of users. Current approaches to access control on clouds do not scale well to multi-tenancy requirements because they are mostly based on individual user IDs at different granularity levels. However, the number of users can be enormous and causes significant overhead in managing security. RBAC (Role-Based Access Control) is attractive because the number of roles is significantly less, and users can be classified according to their roles. This paper proposes a RBAC model using a role ontology for Multi-Tenancy Architecture (MTA) in clouds. The ontology is used to build up the role hierarchy for a specific domain. Ontology transformation operations algorithms are provided to compare the similarity of different ontology. The proposed framework can ease the design of security system in cloud and reduce the complexity of system design and implementation.","author":[{"dropping-particle":"","family":"Tsai","given":"Wei Tek","non-dropping-particle":"","parse-names":false,"suffix":""},{"dropping-particle":"","family":"Shao","given":"Qihong","non-dropping-particle":"","parse-names":false,"suffix":""}],"container-title":"Proceedings - 2011 10th International Symposium on Autonomous Decentralized Systems, ISADS 2011","id":"ITEM-1","issued":{"date-parts":[["2011"]]},"page":"121-128","title":"Role-based access-control using reference ontology in clouds","type":"article-journal","volume":"2"},"uris":["http://www.mendeley.com/documents/?uuid=1c147e2f-e858-4574-bc30-6a73d6b6d6d8"]}],"mendeley":{"formattedCitation":"[10]","plainTextFormattedCitation":"[10]","previouslyFormattedCitation":"[10]"},"properties":{"noteIndex":0},"schema":"https://github.com/citation-style-language/schema/raw/master/csl-citation.json"}</w:instrText>
      </w:r>
      <w:r w:rsidR="00EA5308" w:rsidRPr="002F2658">
        <w:rPr>
          <w:lang w:val="lt-LT"/>
        </w:rPr>
        <w:fldChar w:fldCharType="separate"/>
      </w:r>
      <w:r w:rsidR="00EA5308" w:rsidRPr="002F2658">
        <w:rPr>
          <w:noProof/>
          <w:lang w:val="lt-LT"/>
        </w:rPr>
        <w:t>[10]</w:t>
      </w:r>
      <w:r w:rsidR="00EA5308" w:rsidRPr="002F2658">
        <w:rPr>
          <w:lang w:val="lt-LT"/>
        </w:rPr>
        <w:fldChar w:fldCharType="end"/>
      </w:r>
      <w:r w:rsidR="00047D91" w:rsidRPr="002F2658">
        <w:rPr>
          <w:lang w:val="lt-LT"/>
        </w:rPr>
        <w:t xml:space="preserve"> </w:t>
      </w:r>
      <w:r w:rsidR="00091269" w:rsidRPr="002F2658">
        <w:rPr>
          <w:lang w:val="lt-LT"/>
        </w:rPr>
        <w:t xml:space="preserve">Tokioms paslaugoms reikia valdyti naudotojų prieigą prie aplikacijos ar paslaugos. Žinoma galima įvairiai valdyti naudotojų prieigą, bet šiuo momentu kalbame apie rolėmis grįsto prieigos metodą. </w:t>
      </w:r>
      <w:r w:rsidR="00114F74" w:rsidRPr="002F2658">
        <w:rPr>
          <w:lang w:val="lt-LT"/>
        </w:rPr>
        <w:t>Taigi kaip galima pritaikyti rolėmis grįstą prieigos metodą debesio paslaugomas. Na pirmiausia kaip ir prie visų paslaugų naudotojas turi prisijungti prie sistemos. Paslaugų teikimas gali būti nevienodas visiems, tam galima pritaikyti rolėmis grįstą prieigos metodą. Kiekviena rolė turi prieiga prie tam tikrų paslaugų. Žinoma administratoriui atitenka daug darbo reguliuoti roles, todėl yra naudojamas kitas metodas arba automatinis rolių valdymo metodas.</w:t>
      </w:r>
      <w:r w:rsidR="00EA5308" w:rsidRPr="002F2658">
        <w:rPr>
          <w:lang w:val="lt-LT"/>
        </w:rPr>
        <w:t xml:space="preserve"> </w:t>
      </w:r>
    </w:p>
    <w:p w14:paraId="73124E3B" w14:textId="77777777" w:rsidR="00091269" w:rsidRPr="002F2658" w:rsidRDefault="00091269" w:rsidP="00091269">
      <w:pPr>
        <w:keepNext/>
        <w:jc w:val="center"/>
        <w:rPr>
          <w:lang w:val="lt-LT"/>
        </w:rPr>
      </w:pPr>
      <w:r w:rsidRPr="002F2658">
        <w:rPr>
          <w:noProof/>
          <w:lang w:val="lt-LT"/>
        </w:rPr>
        <w:drawing>
          <wp:inline distT="0" distB="0" distL="0" distR="0" wp14:anchorId="2DED0A3D" wp14:editId="5164FC45">
            <wp:extent cx="4434474" cy="2822713"/>
            <wp:effectExtent l="0" t="0" r="4445" b="0"/>
            <wp:docPr id="8" name="Picture 8" descr="NetGuru Pty Ltd - Cloud Servi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tGuru Pty Ltd - Cloud Service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48011" cy="2831330"/>
                    </a:xfrm>
                    <a:prstGeom prst="rect">
                      <a:avLst/>
                    </a:prstGeom>
                    <a:noFill/>
                    <a:ln>
                      <a:noFill/>
                    </a:ln>
                  </pic:spPr>
                </pic:pic>
              </a:graphicData>
            </a:graphic>
          </wp:inline>
        </w:drawing>
      </w:r>
    </w:p>
    <w:p w14:paraId="7017D10C" w14:textId="4DB3B6BA" w:rsidR="00A20296" w:rsidRPr="002F2658" w:rsidRDefault="00091269" w:rsidP="00FF210F">
      <w:pPr>
        <w:pStyle w:val="Caption"/>
        <w:rPr>
          <w:lang w:val="lt-LT"/>
        </w:rPr>
      </w:pPr>
      <w:bookmarkStart w:id="23" w:name="_Toc106674863"/>
      <w:r w:rsidRPr="002F2658">
        <w:rPr>
          <w:lang w:val="lt-LT"/>
        </w:rPr>
        <w:t xml:space="preserve">pav. </w:t>
      </w:r>
      <w:r w:rsidRPr="002F2658">
        <w:rPr>
          <w:lang w:val="lt-LT"/>
        </w:rPr>
        <w:fldChar w:fldCharType="begin"/>
      </w:r>
      <w:r w:rsidRPr="002F2658">
        <w:rPr>
          <w:lang w:val="lt-LT"/>
        </w:rPr>
        <w:instrText xml:space="preserve"> SEQ pav. \* ARABIC </w:instrText>
      </w:r>
      <w:r w:rsidRPr="002F2658">
        <w:rPr>
          <w:lang w:val="lt-LT"/>
        </w:rPr>
        <w:fldChar w:fldCharType="separate"/>
      </w:r>
      <w:r w:rsidR="002F2658" w:rsidRPr="002F2658">
        <w:rPr>
          <w:noProof/>
          <w:lang w:val="lt-LT"/>
        </w:rPr>
        <w:t>7</w:t>
      </w:r>
      <w:r w:rsidRPr="002F2658">
        <w:rPr>
          <w:lang w:val="lt-LT"/>
        </w:rPr>
        <w:fldChar w:fldCharType="end"/>
      </w:r>
      <w:r w:rsidR="00114F74" w:rsidRPr="002F2658">
        <w:rPr>
          <w:lang w:val="lt-LT"/>
        </w:rPr>
        <w:t xml:space="preserve"> Debesų paslaugos</w:t>
      </w:r>
      <w:bookmarkEnd w:id="23"/>
    </w:p>
    <w:p w14:paraId="3D07F579" w14:textId="084F32AB" w:rsidR="00E31B5A" w:rsidRPr="002F2658" w:rsidRDefault="00E31B5A" w:rsidP="00894282">
      <w:pPr>
        <w:rPr>
          <w:lang w:val="lt-LT"/>
        </w:rPr>
      </w:pPr>
      <w:r w:rsidRPr="002F2658">
        <w:rPr>
          <w:lang w:val="lt-LT"/>
        </w:rPr>
        <w:br w:type="page"/>
      </w:r>
    </w:p>
    <w:p w14:paraId="7FE47DEB" w14:textId="7228AA35" w:rsidR="00117632" w:rsidRPr="002F2658" w:rsidRDefault="00655FF9" w:rsidP="00655FF9">
      <w:pPr>
        <w:pStyle w:val="Heading1"/>
        <w:spacing w:after="240"/>
        <w:rPr>
          <w:b w:val="0"/>
          <w:lang w:val="lt-LT"/>
        </w:rPr>
      </w:pPr>
      <w:bookmarkStart w:id="24" w:name="_Toc106674902"/>
      <w:r w:rsidRPr="002F2658">
        <w:rPr>
          <w:b w:val="0"/>
          <w:lang w:val="lt-LT"/>
        </w:rPr>
        <w:lastRenderedPageBreak/>
        <w:t>Projekto konceptas ir metodo konceptas</w:t>
      </w:r>
      <w:bookmarkEnd w:id="24"/>
    </w:p>
    <w:p w14:paraId="1E6A8A08" w14:textId="72008721" w:rsidR="009C0E71" w:rsidRPr="002F2658" w:rsidRDefault="009E671E" w:rsidP="009503DB">
      <w:pPr>
        <w:rPr>
          <w:lang w:val="lt-LT"/>
        </w:rPr>
      </w:pPr>
      <w:r w:rsidRPr="002F2658">
        <w:rPr>
          <w:lang w:val="lt-LT"/>
        </w:rPr>
        <w:t>Rolėmis grįstas prieigos valdymo metodas yra naudojamas didelėse sistemose, prieigos valdymui. Prieigos valdymas padeda valdyti naudotojus ir jų prieigą prie sistemų. Mano sistema nėra labai didelė, bet koncepto įrodymui užtenka ir mažos sistemos.</w:t>
      </w:r>
      <w:r w:rsidR="009C0E71" w:rsidRPr="002F2658">
        <w:rPr>
          <w:lang w:val="lt-LT"/>
        </w:rPr>
        <w:t xml:space="preserve"> Mano sistema turės penkias posistemes</w:t>
      </w:r>
      <w:r w:rsidR="009503DB" w:rsidRPr="002F2658">
        <w:rPr>
          <w:lang w:val="lt-LT"/>
        </w:rPr>
        <w:t>.</w:t>
      </w:r>
      <w:r w:rsidR="009503DB" w:rsidRPr="002F2658">
        <w:rPr>
          <w:noProof/>
          <w:lang w:val="lt-LT"/>
        </w:rPr>
        <w:drawing>
          <wp:inline distT="0" distB="0" distL="0" distR="0" wp14:anchorId="04BE6330" wp14:editId="46F9DD9F">
            <wp:extent cx="5943600" cy="548259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7">
                      <a:extLst>
                        <a:ext uri="{28A0092B-C50C-407E-A947-70E740481C1C}">
                          <a14:useLocalDpi xmlns:a14="http://schemas.microsoft.com/office/drawing/2010/main" val="0"/>
                        </a:ext>
                      </a:extLst>
                    </a:blip>
                    <a:stretch>
                      <a:fillRect/>
                    </a:stretch>
                  </pic:blipFill>
                  <pic:spPr>
                    <a:xfrm>
                      <a:off x="0" y="0"/>
                      <a:ext cx="5943600" cy="5482590"/>
                    </a:xfrm>
                    <a:prstGeom prst="rect">
                      <a:avLst/>
                    </a:prstGeom>
                  </pic:spPr>
                </pic:pic>
              </a:graphicData>
            </a:graphic>
          </wp:inline>
        </w:drawing>
      </w:r>
    </w:p>
    <w:p w14:paraId="139425A2" w14:textId="05C7486D" w:rsidR="00117632" w:rsidRPr="002F2658" w:rsidRDefault="009E671E" w:rsidP="009E671E">
      <w:pPr>
        <w:pStyle w:val="Caption"/>
        <w:rPr>
          <w:lang w:val="lt-LT"/>
        </w:rPr>
      </w:pPr>
      <w:bookmarkStart w:id="25" w:name="_Toc106674864"/>
      <w:r w:rsidRPr="002F2658">
        <w:rPr>
          <w:lang w:val="lt-LT"/>
        </w:rPr>
        <w:t xml:space="preserve">Pav. </w:t>
      </w:r>
      <w:r w:rsidR="00D27029" w:rsidRPr="002F2658">
        <w:rPr>
          <w:lang w:val="lt-LT"/>
        </w:rPr>
        <w:fldChar w:fldCharType="begin"/>
      </w:r>
      <w:r w:rsidR="00D27029" w:rsidRPr="002F2658">
        <w:rPr>
          <w:lang w:val="lt-LT"/>
        </w:rPr>
        <w:instrText xml:space="preserve"> SEQ Pav. \* ARABIC </w:instrText>
      </w:r>
      <w:r w:rsidR="00D27029" w:rsidRPr="002F2658">
        <w:rPr>
          <w:lang w:val="lt-LT"/>
        </w:rPr>
        <w:fldChar w:fldCharType="separate"/>
      </w:r>
      <w:r w:rsidR="002F2658" w:rsidRPr="002F2658">
        <w:rPr>
          <w:noProof/>
          <w:lang w:val="lt-LT"/>
        </w:rPr>
        <w:t>8</w:t>
      </w:r>
      <w:r w:rsidR="00D27029" w:rsidRPr="002F2658">
        <w:rPr>
          <w:noProof/>
          <w:lang w:val="lt-LT"/>
        </w:rPr>
        <w:fldChar w:fldCharType="end"/>
      </w:r>
      <w:r w:rsidRPr="002F2658">
        <w:rPr>
          <w:lang w:val="lt-LT"/>
        </w:rPr>
        <w:t xml:space="preserve"> Prototipas.</w:t>
      </w:r>
      <w:bookmarkEnd w:id="25"/>
    </w:p>
    <w:p w14:paraId="071F0E02" w14:textId="1BB59C22" w:rsidR="008D6F23" w:rsidRPr="002F2658" w:rsidRDefault="008D6F23" w:rsidP="008D6F23">
      <w:pPr>
        <w:rPr>
          <w:lang w:val="lt-LT"/>
        </w:rPr>
      </w:pPr>
      <w:r w:rsidRPr="002F2658">
        <w:rPr>
          <w:lang w:val="lt-LT"/>
        </w:rPr>
        <w:t>Trumpas paaiškinimas apie sistemą.</w:t>
      </w:r>
      <w:r w:rsidR="001E77F9" w:rsidRPr="002F2658">
        <w:rPr>
          <w:lang w:val="lt-LT"/>
        </w:rPr>
        <w:t xml:space="preserve"> Sistema yra skirta parduoti ir pirkti paslaugas. Sistemoje yra įmonės, darbuotojai, naudotojai ir finansininkai, kurie turi savo mažas posistemes sistemai valdyti. Sistema nėra didelė, bet rolėmis grįsto prieigos metodo panaudojimui užteks, kadangi reikia tikrinti skirtingų posistemių prieigą naudotojui. Sistemoje gali būti sukurtas įmonės puslapis, kuris gali turėti daug specialistų, kaip santechnikų, statybininkų ir kitų darbuotojų. Kiekvienas darbuotojas yra valdomas įmonės savininko. Darbuotojams gali būti nustatytas </w:t>
      </w:r>
      <w:r w:rsidR="001E77F9" w:rsidRPr="002F2658">
        <w:rPr>
          <w:lang w:val="lt-LT"/>
        </w:rPr>
        <w:lastRenderedPageBreak/>
        <w:t>valandinis darbo mokestis, už kurį jie turės dirbti. Finansininkai valdys atskiras įmonės finansus, finansini</w:t>
      </w:r>
      <w:r w:rsidR="00151201" w:rsidRPr="002F2658">
        <w:rPr>
          <w:lang w:val="lt-LT"/>
        </w:rPr>
        <w:t>nkai gali valdyti daugiau negu vieną įmonę. Kaip ir įmonės savininkas gali turėti daugiau negu vieną įmonę. Taip pat yra paprasti sistemos naudotojai. Paprasti naudotojai gali užsisakyti paslaugas iš įmonės arba pasirinkti specifinį darbuotoją, kuris gali atlikti darbą. Įmonės darbuotojai gali valdyti savo laiką ir informaciją, į informaciją gali įeiti atlikti darbai, sertifikatai ir kita informacija.</w:t>
      </w:r>
    </w:p>
    <w:p w14:paraId="1F8948EB" w14:textId="14777519" w:rsidR="00D27251" w:rsidRPr="002F2658" w:rsidRDefault="00D27251" w:rsidP="009E671E">
      <w:pPr>
        <w:rPr>
          <w:lang w:val="lt-LT"/>
        </w:rPr>
      </w:pPr>
      <w:r w:rsidRPr="002F2658">
        <w:rPr>
          <w:lang w:val="lt-LT"/>
        </w:rPr>
        <w:t>Sistemos dalys ir jų aprašas:</w:t>
      </w:r>
    </w:p>
    <w:p w14:paraId="790ECFB7" w14:textId="08F0F581" w:rsidR="00D27251" w:rsidRPr="002F2658" w:rsidRDefault="00D27251" w:rsidP="00D27251">
      <w:pPr>
        <w:pStyle w:val="ListParagraph"/>
        <w:numPr>
          <w:ilvl w:val="0"/>
          <w:numId w:val="7"/>
        </w:numPr>
        <w:rPr>
          <w:lang w:val="lt-LT"/>
        </w:rPr>
      </w:pPr>
      <w:r w:rsidRPr="002F2658">
        <w:rPr>
          <w:lang w:val="lt-LT"/>
        </w:rPr>
        <w:t xml:space="preserve">Darbuotojo </w:t>
      </w:r>
      <w:r w:rsidR="00685A99" w:rsidRPr="002F2658">
        <w:rPr>
          <w:lang w:val="lt-LT"/>
        </w:rPr>
        <w:t>Posistemė</w:t>
      </w:r>
      <w:r w:rsidRPr="002F2658">
        <w:rPr>
          <w:lang w:val="lt-LT"/>
        </w:rPr>
        <w:t xml:space="preserve"> – sistema skirta valdyti naudotojų duomenis, </w:t>
      </w:r>
      <w:r w:rsidR="00AB7EC2" w:rsidRPr="002F2658">
        <w:rPr>
          <w:lang w:val="lt-LT"/>
        </w:rPr>
        <w:t>algą ir kitą informaciją</w:t>
      </w:r>
    </w:p>
    <w:p w14:paraId="589879F3" w14:textId="6D58EDAE" w:rsidR="00D27251" w:rsidRPr="002F2658" w:rsidRDefault="00685A99" w:rsidP="00D27251">
      <w:pPr>
        <w:pStyle w:val="ListParagraph"/>
        <w:numPr>
          <w:ilvl w:val="0"/>
          <w:numId w:val="7"/>
        </w:numPr>
        <w:rPr>
          <w:lang w:val="lt-LT"/>
        </w:rPr>
      </w:pPr>
      <w:r w:rsidRPr="002F2658">
        <w:rPr>
          <w:lang w:val="lt-LT"/>
        </w:rPr>
        <w:t>Finansų posistemė</w:t>
      </w:r>
      <w:r w:rsidR="00AB7EC2" w:rsidRPr="002F2658">
        <w:rPr>
          <w:lang w:val="lt-LT"/>
        </w:rPr>
        <w:t xml:space="preserve"> – buhalterijos dokumentai</w:t>
      </w:r>
    </w:p>
    <w:p w14:paraId="3C759ECA" w14:textId="03DE3ACA" w:rsidR="00AB7EC2" w:rsidRPr="002F2658" w:rsidRDefault="00685A99" w:rsidP="00AB7EC2">
      <w:pPr>
        <w:pStyle w:val="ListParagraph"/>
        <w:numPr>
          <w:ilvl w:val="0"/>
          <w:numId w:val="7"/>
        </w:numPr>
        <w:rPr>
          <w:lang w:val="lt-LT"/>
        </w:rPr>
      </w:pPr>
      <w:r w:rsidRPr="002F2658">
        <w:rPr>
          <w:lang w:val="lt-LT"/>
        </w:rPr>
        <w:t>Naudotojo posistemė</w:t>
      </w:r>
      <w:r w:rsidR="00AB7EC2" w:rsidRPr="002F2658">
        <w:rPr>
          <w:lang w:val="lt-LT"/>
        </w:rPr>
        <w:t xml:space="preserve"> – produkto bei darbuotojų atliktų darbų ana</w:t>
      </w:r>
      <w:r w:rsidR="00803BA1" w:rsidRPr="002F2658">
        <w:rPr>
          <w:lang w:val="lt-LT"/>
        </w:rPr>
        <w:t>l</w:t>
      </w:r>
      <w:r w:rsidR="00AB7EC2" w:rsidRPr="002F2658">
        <w:rPr>
          <w:lang w:val="lt-LT"/>
        </w:rPr>
        <w:t>izė</w:t>
      </w:r>
    </w:p>
    <w:p w14:paraId="45F9A132" w14:textId="7F821951" w:rsidR="00D27251" w:rsidRPr="002F2658" w:rsidRDefault="00685A99" w:rsidP="00D27251">
      <w:pPr>
        <w:pStyle w:val="ListParagraph"/>
        <w:numPr>
          <w:ilvl w:val="0"/>
          <w:numId w:val="7"/>
        </w:numPr>
        <w:rPr>
          <w:lang w:val="lt-LT"/>
        </w:rPr>
      </w:pPr>
      <w:r w:rsidRPr="002F2658">
        <w:rPr>
          <w:lang w:val="lt-LT"/>
        </w:rPr>
        <w:t>Įmonės posistemė</w:t>
      </w:r>
      <w:r w:rsidR="00AB7EC2" w:rsidRPr="002F2658">
        <w:rPr>
          <w:lang w:val="lt-LT"/>
        </w:rPr>
        <w:t>– produkto valdymo sisteminė dalis</w:t>
      </w:r>
    </w:p>
    <w:p w14:paraId="3D1232A2" w14:textId="207473CC" w:rsidR="00685A99" w:rsidRPr="002F2658" w:rsidRDefault="00685A99" w:rsidP="00D27251">
      <w:pPr>
        <w:pStyle w:val="ListParagraph"/>
        <w:numPr>
          <w:ilvl w:val="0"/>
          <w:numId w:val="7"/>
        </w:numPr>
        <w:rPr>
          <w:lang w:val="lt-LT"/>
        </w:rPr>
      </w:pPr>
      <w:r w:rsidRPr="002F2658">
        <w:rPr>
          <w:lang w:val="lt-LT"/>
        </w:rPr>
        <w:t>Autentifikacijos posistemė</w:t>
      </w:r>
    </w:p>
    <w:p w14:paraId="09406155" w14:textId="04F89AF2" w:rsidR="005E7505" w:rsidRPr="002F2658" w:rsidRDefault="001C744B" w:rsidP="00937621">
      <w:pPr>
        <w:rPr>
          <w:lang w:val="lt-LT"/>
        </w:rPr>
      </w:pPr>
      <w:r w:rsidRPr="002F2658">
        <w:rPr>
          <w:lang w:val="lt-LT"/>
        </w:rPr>
        <w:t>Duomenys</w:t>
      </w:r>
      <w:r w:rsidR="005001B9" w:rsidRPr="002F2658">
        <w:rPr>
          <w:lang w:val="lt-LT"/>
        </w:rPr>
        <w:t>, kurie galimai bus</w:t>
      </w:r>
      <w:r w:rsidRPr="002F2658">
        <w:rPr>
          <w:lang w:val="lt-LT"/>
        </w:rPr>
        <w:t xml:space="preserve"> naudojami sistemoje</w:t>
      </w:r>
    </w:p>
    <w:p w14:paraId="29075EC4" w14:textId="7E74605A" w:rsidR="001C744B" w:rsidRPr="002F2658" w:rsidRDefault="001C744B" w:rsidP="001C744B">
      <w:pPr>
        <w:pStyle w:val="ListParagraph"/>
        <w:numPr>
          <w:ilvl w:val="0"/>
          <w:numId w:val="8"/>
        </w:numPr>
        <w:rPr>
          <w:lang w:val="lt-LT"/>
        </w:rPr>
      </w:pPr>
      <w:r w:rsidRPr="002F2658">
        <w:rPr>
          <w:lang w:val="lt-LT"/>
        </w:rPr>
        <w:t>Darbuotojų duomenys</w:t>
      </w:r>
    </w:p>
    <w:p w14:paraId="51A15DB9" w14:textId="6F7B63FF" w:rsidR="007B2165" w:rsidRPr="002F2658" w:rsidRDefault="007B2165" w:rsidP="007B2165">
      <w:pPr>
        <w:pStyle w:val="ListParagraph"/>
        <w:numPr>
          <w:ilvl w:val="1"/>
          <w:numId w:val="8"/>
        </w:numPr>
        <w:rPr>
          <w:lang w:val="lt-LT"/>
        </w:rPr>
      </w:pPr>
      <w:r w:rsidRPr="002F2658">
        <w:rPr>
          <w:lang w:val="lt-LT"/>
        </w:rPr>
        <w:t>Vardas</w:t>
      </w:r>
    </w:p>
    <w:p w14:paraId="6BB82D2A" w14:textId="2DC21A18" w:rsidR="007B2165" w:rsidRPr="002F2658" w:rsidRDefault="007B2165" w:rsidP="007B2165">
      <w:pPr>
        <w:pStyle w:val="ListParagraph"/>
        <w:numPr>
          <w:ilvl w:val="1"/>
          <w:numId w:val="8"/>
        </w:numPr>
        <w:rPr>
          <w:lang w:val="lt-LT"/>
        </w:rPr>
      </w:pPr>
      <w:r w:rsidRPr="002F2658">
        <w:rPr>
          <w:lang w:val="lt-LT"/>
        </w:rPr>
        <w:t>Pavardė</w:t>
      </w:r>
    </w:p>
    <w:p w14:paraId="0A6FD4C0" w14:textId="187AB2B9" w:rsidR="007B2165" w:rsidRPr="002F2658" w:rsidRDefault="007B2165" w:rsidP="007B2165">
      <w:pPr>
        <w:pStyle w:val="ListParagraph"/>
        <w:numPr>
          <w:ilvl w:val="1"/>
          <w:numId w:val="8"/>
        </w:numPr>
        <w:rPr>
          <w:lang w:val="lt-LT"/>
        </w:rPr>
      </w:pPr>
      <w:r w:rsidRPr="002F2658">
        <w:rPr>
          <w:lang w:val="lt-LT"/>
        </w:rPr>
        <w:t>Adresas</w:t>
      </w:r>
    </w:p>
    <w:p w14:paraId="36271EB3" w14:textId="489C1732" w:rsidR="007B2165" w:rsidRPr="002F2658" w:rsidRDefault="007B2165" w:rsidP="007B2165">
      <w:pPr>
        <w:pStyle w:val="ListParagraph"/>
        <w:numPr>
          <w:ilvl w:val="1"/>
          <w:numId w:val="8"/>
        </w:numPr>
        <w:rPr>
          <w:lang w:val="lt-LT"/>
        </w:rPr>
      </w:pPr>
      <w:r w:rsidRPr="002F2658">
        <w:rPr>
          <w:lang w:val="lt-LT"/>
        </w:rPr>
        <w:t>Pozicija</w:t>
      </w:r>
    </w:p>
    <w:p w14:paraId="2732C0A4" w14:textId="1E083C67" w:rsidR="007B2165" w:rsidRPr="002F2658" w:rsidRDefault="00BE3D89" w:rsidP="007B2165">
      <w:pPr>
        <w:pStyle w:val="ListParagraph"/>
        <w:numPr>
          <w:ilvl w:val="1"/>
          <w:numId w:val="8"/>
        </w:numPr>
        <w:rPr>
          <w:lang w:val="lt-LT"/>
        </w:rPr>
      </w:pPr>
      <w:r w:rsidRPr="002F2658">
        <w:rPr>
          <w:lang w:val="lt-LT"/>
        </w:rPr>
        <w:t>El. paštas</w:t>
      </w:r>
    </w:p>
    <w:p w14:paraId="3D01F8EF" w14:textId="1704EEF6" w:rsidR="00BE3D89" w:rsidRPr="002F2658" w:rsidRDefault="00BE3D89" w:rsidP="007B2165">
      <w:pPr>
        <w:pStyle w:val="ListParagraph"/>
        <w:numPr>
          <w:ilvl w:val="1"/>
          <w:numId w:val="8"/>
        </w:numPr>
        <w:rPr>
          <w:lang w:val="lt-LT"/>
        </w:rPr>
      </w:pPr>
      <w:r w:rsidRPr="002F2658">
        <w:rPr>
          <w:lang w:val="lt-LT"/>
        </w:rPr>
        <w:t>Slaptažodis</w:t>
      </w:r>
    </w:p>
    <w:p w14:paraId="1F68868D" w14:textId="06A9EDA8" w:rsidR="00BE3D89" w:rsidRPr="002F2658" w:rsidRDefault="001C744B" w:rsidP="002704D5">
      <w:pPr>
        <w:pStyle w:val="ListParagraph"/>
        <w:numPr>
          <w:ilvl w:val="0"/>
          <w:numId w:val="8"/>
        </w:numPr>
        <w:rPr>
          <w:lang w:val="lt-LT"/>
        </w:rPr>
      </w:pPr>
      <w:r w:rsidRPr="002F2658">
        <w:rPr>
          <w:lang w:val="lt-LT"/>
        </w:rPr>
        <w:t>Atributų duomenys</w:t>
      </w:r>
    </w:p>
    <w:p w14:paraId="78BB104D" w14:textId="0D290993" w:rsidR="00BE3D89" w:rsidRPr="002F2658" w:rsidRDefault="0053309F" w:rsidP="00BE3D89">
      <w:pPr>
        <w:pStyle w:val="ListParagraph"/>
        <w:numPr>
          <w:ilvl w:val="1"/>
          <w:numId w:val="8"/>
        </w:numPr>
        <w:rPr>
          <w:lang w:val="lt-LT"/>
        </w:rPr>
      </w:pPr>
      <w:r w:rsidRPr="002F2658">
        <w:rPr>
          <w:lang w:val="lt-LT"/>
        </w:rPr>
        <w:t>Analizės prieiga</w:t>
      </w:r>
      <w:r w:rsidR="0049370C" w:rsidRPr="002F2658">
        <w:rPr>
          <w:lang w:val="lt-LT"/>
        </w:rPr>
        <w:t>i reikalingas atributas</w:t>
      </w:r>
    </w:p>
    <w:p w14:paraId="47F43DCE" w14:textId="01B0B0E1" w:rsidR="0053309F" w:rsidRPr="002F2658" w:rsidRDefault="0053309F" w:rsidP="00BE3D89">
      <w:pPr>
        <w:pStyle w:val="ListParagraph"/>
        <w:numPr>
          <w:ilvl w:val="1"/>
          <w:numId w:val="8"/>
        </w:numPr>
        <w:rPr>
          <w:lang w:val="lt-LT"/>
        </w:rPr>
      </w:pPr>
      <w:r w:rsidRPr="002F2658">
        <w:rPr>
          <w:lang w:val="lt-LT"/>
        </w:rPr>
        <w:t>Darbų valdymas</w:t>
      </w:r>
      <w:r w:rsidR="0049370C" w:rsidRPr="002F2658">
        <w:rPr>
          <w:lang w:val="lt-LT"/>
        </w:rPr>
        <w:t xml:space="preserve"> reikalingas atributas</w:t>
      </w:r>
    </w:p>
    <w:p w14:paraId="53828B69" w14:textId="5D1698AB" w:rsidR="0053309F" w:rsidRPr="002F2658" w:rsidRDefault="0053309F" w:rsidP="0049370C">
      <w:pPr>
        <w:pStyle w:val="ListParagraph"/>
        <w:numPr>
          <w:ilvl w:val="1"/>
          <w:numId w:val="8"/>
        </w:numPr>
        <w:rPr>
          <w:lang w:val="lt-LT"/>
        </w:rPr>
      </w:pPr>
      <w:r w:rsidRPr="002F2658">
        <w:rPr>
          <w:lang w:val="lt-LT"/>
        </w:rPr>
        <w:t>Prieiga prie duomenų valdymo</w:t>
      </w:r>
      <w:r w:rsidR="0049370C" w:rsidRPr="002F2658">
        <w:rPr>
          <w:lang w:val="lt-LT"/>
        </w:rPr>
        <w:t xml:space="preserve"> reikalingas atributas</w:t>
      </w:r>
    </w:p>
    <w:p w14:paraId="57F875DB" w14:textId="76118954" w:rsidR="001C744B" w:rsidRPr="002F2658" w:rsidRDefault="001C744B" w:rsidP="001C744B">
      <w:pPr>
        <w:pStyle w:val="ListParagraph"/>
        <w:numPr>
          <w:ilvl w:val="0"/>
          <w:numId w:val="8"/>
        </w:numPr>
        <w:rPr>
          <w:lang w:val="lt-LT"/>
        </w:rPr>
      </w:pPr>
      <w:r w:rsidRPr="002F2658">
        <w:rPr>
          <w:lang w:val="lt-LT"/>
        </w:rPr>
        <w:t>Darbų duomenys</w:t>
      </w:r>
    </w:p>
    <w:p w14:paraId="19CE5640" w14:textId="05E0C2BF" w:rsidR="0053309F" w:rsidRPr="002F2658" w:rsidRDefault="0049370C" w:rsidP="0049370C">
      <w:pPr>
        <w:pStyle w:val="ListParagraph"/>
        <w:numPr>
          <w:ilvl w:val="1"/>
          <w:numId w:val="8"/>
        </w:numPr>
        <w:rPr>
          <w:lang w:val="lt-LT"/>
        </w:rPr>
      </w:pPr>
      <w:r w:rsidRPr="002F2658">
        <w:rPr>
          <w:lang w:val="lt-LT"/>
        </w:rPr>
        <w:t>Darbo aprašas</w:t>
      </w:r>
    </w:p>
    <w:p w14:paraId="1A9BDF26" w14:textId="5BC33471" w:rsidR="0049370C" w:rsidRPr="002F2658" w:rsidRDefault="0049370C" w:rsidP="0049370C">
      <w:pPr>
        <w:pStyle w:val="ListParagraph"/>
        <w:numPr>
          <w:ilvl w:val="1"/>
          <w:numId w:val="8"/>
        </w:numPr>
        <w:rPr>
          <w:lang w:val="lt-LT"/>
        </w:rPr>
      </w:pPr>
      <w:r w:rsidRPr="002F2658">
        <w:rPr>
          <w:lang w:val="lt-LT"/>
        </w:rPr>
        <w:t>Darbo pavadinimas</w:t>
      </w:r>
    </w:p>
    <w:p w14:paraId="61D37CDC" w14:textId="589CD127" w:rsidR="0049370C" w:rsidRPr="002F2658" w:rsidRDefault="0049370C" w:rsidP="0049370C">
      <w:pPr>
        <w:pStyle w:val="ListParagraph"/>
        <w:numPr>
          <w:ilvl w:val="1"/>
          <w:numId w:val="8"/>
        </w:numPr>
        <w:rPr>
          <w:lang w:val="lt-LT"/>
        </w:rPr>
      </w:pPr>
      <w:r w:rsidRPr="002F2658">
        <w:rPr>
          <w:lang w:val="lt-LT"/>
        </w:rPr>
        <w:t>Priskirtas naudotojui darbui</w:t>
      </w:r>
    </w:p>
    <w:p w14:paraId="61F9498F" w14:textId="1BCF9D1C" w:rsidR="001C744B" w:rsidRPr="002F2658" w:rsidRDefault="001C744B" w:rsidP="001C744B">
      <w:pPr>
        <w:pStyle w:val="ListParagraph"/>
        <w:numPr>
          <w:ilvl w:val="0"/>
          <w:numId w:val="8"/>
        </w:numPr>
        <w:rPr>
          <w:lang w:val="lt-LT"/>
        </w:rPr>
      </w:pPr>
      <w:r w:rsidRPr="002F2658">
        <w:rPr>
          <w:lang w:val="lt-LT"/>
        </w:rPr>
        <w:t>Rolių duomenys</w:t>
      </w:r>
    </w:p>
    <w:p w14:paraId="06CAF612" w14:textId="576F02FF" w:rsidR="0053309F" w:rsidRPr="002F2658" w:rsidRDefault="0037031D" w:rsidP="0053309F">
      <w:pPr>
        <w:pStyle w:val="ListParagraph"/>
        <w:numPr>
          <w:ilvl w:val="1"/>
          <w:numId w:val="8"/>
        </w:numPr>
        <w:rPr>
          <w:lang w:val="lt-LT"/>
        </w:rPr>
      </w:pPr>
      <w:r w:rsidRPr="002F2658">
        <w:rPr>
          <w:lang w:val="lt-LT"/>
        </w:rPr>
        <w:t>Sudaryta rolių matrica, prie kurių sistemų naudotojas turi prieigą</w:t>
      </w:r>
    </w:p>
    <w:p w14:paraId="58D2D9AF" w14:textId="4D0140B3" w:rsidR="0037031D" w:rsidRPr="002F2658" w:rsidRDefault="0037031D" w:rsidP="0053309F">
      <w:pPr>
        <w:pStyle w:val="ListParagraph"/>
        <w:numPr>
          <w:ilvl w:val="1"/>
          <w:numId w:val="8"/>
        </w:numPr>
        <w:rPr>
          <w:lang w:val="lt-LT"/>
        </w:rPr>
      </w:pPr>
      <w:r w:rsidRPr="002F2658">
        <w:rPr>
          <w:lang w:val="lt-LT"/>
        </w:rPr>
        <w:t>Naudotojas</w:t>
      </w:r>
    </w:p>
    <w:p w14:paraId="441BDFD4" w14:textId="072ABE6D" w:rsidR="0037031D" w:rsidRPr="002F2658" w:rsidRDefault="0037031D" w:rsidP="0053309F">
      <w:pPr>
        <w:pStyle w:val="ListParagraph"/>
        <w:numPr>
          <w:ilvl w:val="1"/>
          <w:numId w:val="8"/>
        </w:numPr>
        <w:rPr>
          <w:lang w:val="lt-LT"/>
        </w:rPr>
      </w:pPr>
      <w:r w:rsidRPr="002F2658">
        <w:rPr>
          <w:lang w:val="lt-LT"/>
        </w:rPr>
        <w:t>Posistemės pavadinimas</w:t>
      </w:r>
    </w:p>
    <w:p w14:paraId="2F65BF44" w14:textId="1B7032FE" w:rsidR="0037031D" w:rsidRPr="002F2658" w:rsidRDefault="0037031D" w:rsidP="0037031D">
      <w:pPr>
        <w:pStyle w:val="ListParagraph"/>
        <w:numPr>
          <w:ilvl w:val="1"/>
          <w:numId w:val="8"/>
        </w:numPr>
        <w:rPr>
          <w:lang w:val="lt-LT"/>
        </w:rPr>
      </w:pPr>
      <w:r w:rsidRPr="002F2658">
        <w:rPr>
          <w:lang w:val="lt-LT"/>
        </w:rPr>
        <w:t>Rolė</w:t>
      </w:r>
    </w:p>
    <w:p w14:paraId="73545508" w14:textId="46EBBFE6" w:rsidR="00AE606A" w:rsidRPr="002F2658" w:rsidRDefault="00AE606A" w:rsidP="00AE606A">
      <w:pPr>
        <w:pStyle w:val="ListParagraph"/>
        <w:numPr>
          <w:ilvl w:val="0"/>
          <w:numId w:val="8"/>
        </w:numPr>
        <w:rPr>
          <w:lang w:val="lt-LT"/>
        </w:rPr>
      </w:pPr>
      <w:r w:rsidRPr="002F2658">
        <w:rPr>
          <w:lang w:val="lt-LT"/>
        </w:rPr>
        <w:t>Dokumentų informacija</w:t>
      </w:r>
    </w:p>
    <w:p w14:paraId="7FFE4F6D" w14:textId="57D83590" w:rsidR="00D01EB4" w:rsidRPr="002F2658" w:rsidRDefault="0037031D" w:rsidP="00D01EB4">
      <w:pPr>
        <w:pStyle w:val="ListParagraph"/>
        <w:numPr>
          <w:ilvl w:val="1"/>
          <w:numId w:val="8"/>
        </w:numPr>
        <w:rPr>
          <w:lang w:val="lt-LT"/>
        </w:rPr>
      </w:pPr>
      <w:r w:rsidRPr="002F2658">
        <w:rPr>
          <w:lang w:val="lt-LT"/>
        </w:rPr>
        <w:t>Dokumentai</w:t>
      </w:r>
    </w:p>
    <w:p w14:paraId="1C8BB7D8" w14:textId="77777777" w:rsidR="00B776EE" w:rsidRPr="002F2658" w:rsidRDefault="00B776EE" w:rsidP="00B776EE">
      <w:pPr>
        <w:pStyle w:val="ListParagraph"/>
        <w:ind w:left="1440"/>
        <w:rPr>
          <w:lang w:val="lt-LT"/>
        </w:rPr>
      </w:pPr>
    </w:p>
    <w:p w14:paraId="7849FEF0" w14:textId="44261064" w:rsidR="004F1F6F" w:rsidRPr="002F2658" w:rsidRDefault="004F1F6F" w:rsidP="00017B14">
      <w:pPr>
        <w:pStyle w:val="Heading2"/>
        <w:spacing w:before="0" w:after="240"/>
        <w:rPr>
          <w:lang w:val="lt-LT"/>
        </w:rPr>
      </w:pPr>
      <w:bookmarkStart w:id="26" w:name="_Toc106674903"/>
      <w:r w:rsidRPr="002F2658">
        <w:rPr>
          <w:lang w:val="lt-LT"/>
        </w:rPr>
        <w:lastRenderedPageBreak/>
        <w:t>JSON</w:t>
      </w:r>
      <w:r w:rsidRPr="002F2658">
        <w:rPr>
          <w:lang w:val="lt-LT"/>
        </w:rPr>
        <w:t xml:space="preserve"> puslapio</w:t>
      </w:r>
      <w:r w:rsidRPr="002F2658">
        <w:rPr>
          <w:lang w:val="lt-LT"/>
        </w:rPr>
        <w:t xml:space="preserve"> </w:t>
      </w:r>
      <w:r w:rsidR="00F21CAE" w:rsidRPr="002F2658">
        <w:rPr>
          <w:lang w:val="lt-LT"/>
        </w:rPr>
        <w:t>žetonai</w:t>
      </w:r>
      <w:r w:rsidRPr="002F2658">
        <w:rPr>
          <w:lang w:val="lt-LT"/>
        </w:rPr>
        <w:t xml:space="preserve"> (JWT)</w:t>
      </w:r>
      <w:bookmarkEnd w:id="26"/>
    </w:p>
    <w:p w14:paraId="26B6970F" w14:textId="6F605B2E" w:rsidR="00017B14" w:rsidRPr="002F2658" w:rsidRDefault="004F1F6F" w:rsidP="004F1F6F">
      <w:pPr>
        <w:rPr>
          <w:lang w:val="lt-LT"/>
        </w:rPr>
      </w:pPr>
      <w:r w:rsidRPr="002F2658">
        <w:rPr>
          <w:lang w:val="lt-LT"/>
        </w:rPr>
        <w:t>JWT tai yra atviras standartas, skitas puslapių autentifikacijai, bei duomenų pernešimui iš vieno puslapio į kitą.</w:t>
      </w:r>
      <w:r w:rsidR="00366C51" w:rsidRPr="002F2658">
        <w:rPr>
          <w:lang w:val="lt-LT"/>
        </w:rPr>
        <w:t xml:space="preserve"> Duomenys kurie turi būti perduoti yra saugojami JSON failo tipu. Toks failo tipas yra labai plačiai naudojamas. Dažniausiai JSON duomenys yra persiunčiami tarp puslapių, arba jie yra siunčiami į serverį. Kadangi šito failo tipas yra labai lengvai koreguojamas, tiek iš kodo pusės tiek tvarkant kodą ranka. </w:t>
      </w:r>
      <w:r w:rsidR="003918C0" w:rsidRPr="002F2658">
        <w:rPr>
          <w:lang w:val="lt-LT"/>
        </w:rPr>
        <w:t xml:space="preserve">Į JWT įeina daugiau nei JSON, kadangi tai yra saugus standartas, saugiems duomenims persiųsti. Norint perduoti duomenis saugiai jie turi būti kažkokiu būdu užslaptinti, kad eitu užslaptinti ir atslaptinti naudojant tą patį saugų metodą. </w:t>
      </w:r>
      <w:r w:rsidR="006E3771" w:rsidRPr="002F2658">
        <w:rPr>
          <w:lang w:val="lt-LT"/>
        </w:rPr>
        <w:t xml:space="preserve">JWT naudoja vieną iš pasirašymo algoritmų ar tai būtu </w:t>
      </w:r>
      <w:proofErr w:type="spellStart"/>
      <w:r w:rsidR="006E3771" w:rsidRPr="002F2658">
        <w:rPr>
          <w:lang w:val="lt-LT"/>
        </w:rPr>
        <w:t>rsa</w:t>
      </w:r>
      <w:proofErr w:type="spellEnd"/>
      <w:r w:rsidR="006E3771" w:rsidRPr="002F2658">
        <w:rPr>
          <w:lang w:val="lt-LT"/>
        </w:rPr>
        <w:t>, hs256 ar bet koks kitas algoritmas.</w:t>
      </w:r>
      <w:r w:rsidR="005373F3" w:rsidRPr="002F2658">
        <w:rPr>
          <w:lang w:val="lt-LT"/>
        </w:rPr>
        <w:t xml:space="preserve"> Dažniausiai JWT susideda iš trijų elementų „</w:t>
      </w:r>
      <w:proofErr w:type="spellStart"/>
      <w:r w:rsidR="005373F3" w:rsidRPr="002F2658">
        <w:rPr>
          <w:lang w:val="lt-LT"/>
        </w:rPr>
        <w:t>Header</w:t>
      </w:r>
      <w:proofErr w:type="spellEnd"/>
      <w:r w:rsidR="005373F3" w:rsidRPr="002F2658">
        <w:rPr>
          <w:lang w:val="lt-LT"/>
        </w:rPr>
        <w:t>“, „</w:t>
      </w:r>
      <w:proofErr w:type="spellStart"/>
      <w:r w:rsidR="005373F3" w:rsidRPr="002F2658">
        <w:rPr>
          <w:lang w:val="lt-LT"/>
        </w:rPr>
        <w:t>Payload</w:t>
      </w:r>
      <w:proofErr w:type="spellEnd"/>
      <w:r w:rsidR="005373F3" w:rsidRPr="002F2658">
        <w:rPr>
          <w:lang w:val="lt-LT"/>
        </w:rPr>
        <w:t>“ ir „</w:t>
      </w:r>
      <w:proofErr w:type="spellStart"/>
      <w:r w:rsidR="005373F3" w:rsidRPr="002F2658">
        <w:rPr>
          <w:lang w:val="lt-LT"/>
        </w:rPr>
        <w:t>Signature</w:t>
      </w:r>
      <w:proofErr w:type="spellEnd"/>
      <w:r w:rsidR="005373F3" w:rsidRPr="002F2658">
        <w:rPr>
          <w:lang w:val="lt-LT"/>
        </w:rPr>
        <w:t xml:space="preserve">“. Į </w:t>
      </w:r>
      <w:r w:rsidR="00017B14" w:rsidRPr="002F2658">
        <w:rPr>
          <w:lang w:val="lt-LT"/>
        </w:rPr>
        <w:t>pirmąjį</w:t>
      </w:r>
      <w:r w:rsidR="005373F3" w:rsidRPr="002F2658">
        <w:rPr>
          <w:lang w:val="lt-LT"/>
        </w:rPr>
        <w:t xml:space="preserve"> elementą įsideda algoritmas ir </w:t>
      </w:r>
      <w:r w:rsidR="00F21CAE" w:rsidRPr="002F2658">
        <w:rPr>
          <w:lang w:val="lt-LT"/>
        </w:rPr>
        <w:t>žetono</w:t>
      </w:r>
      <w:r w:rsidR="005373F3" w:rsidRPr="002F2658">
        <w:rPr>
          <w:lang w:val="lt-LT"/>
        </w:rPr>
        <w:t xml:space="preserve"> tipas, šiuo </w:t>
      </w:r>
      <w:r w:rsidR="00017B14" w:rsidRPr="002F2658">
        <w:rPr>
          <w:lang w:val="lt-LT"/>
        </w:rPr>
        <w:t>atveju</w:t>
      </w:r>
      <w:r w:rsidR="005373F3" w:rsidRPr="002F2658">
        <w:rPr>
          <w:lang w:val="lt-LT"/>
        </w:rPr>
        <w:t xml:space="preserve"> „JWT“. Į </w:t>
      </w:r>
      <w:r w:rsidR="00017B14" w:rsidRPr="002F2658">
        <w:rPr>
          <w:lang w:val="lt-LT"/>
        </w:rPr>
        <w:t>antrąjį</w:t>
      </w:r>
      <w:r w:rsidR="005373F3" w:rsidRPr="002F2658">
        <w:rPr>
          <w:lang w:val="lt-LT"/>
        </w:rPr>
        <w:t xml:space="preserve"> elementą yra įdedami duomenis kuriuos norime perduoti ir į </w:t>
      </w:r>
      <w:r w:rsidR="00380518" w:rsidRPr="002F2658">
        <w:rPr>
          <w:lang w:val="lt-LT"/>
        </w:rPr>
        <w:t>trečiąjį</w:t>
      </w:r>
      <w:r w:rsidR="005373F3" w:rsidRPr="002F2658">
        <w:rPr>
          <w:lang w:val="lt-LT"/>
        </w:rPr>
        <w:t xml:space="preserve"> elementą įsideda algoritmo parašas. </w:t>
      </w:r>
      <w:r w:rsidR="00017B14" w:rsidRPr="002F2658">
        <w:rPr>
          <w:lang w:val="lt-LT"/>
        </w:rPr>
        <w:t>Kiekvienas elementas yra atskirai</w:t>
      </w:r>
      <w:r w:rsidR="0059503A" w:rsidRPr="002F2658">
        <w:rPr>
          <w:lang w:val="lt-LT"/>
        </w:rPr>
        <w:t xml:space="preserve"> šifruojamas</w:t>
      </w:r>
      <w:r w:rsidR="00017B14" w:rsidRPr="002F2658">
        <w:rPr>
          <w:lang w:val="lt-LT"/>
        </w:rPr>
        <w:t>. Trečias elementas yra pasirašomas su paslapties žodžiu ar raidžių kratiniu. Dažniausiai į JWT yra saugojama tik reikalinga informacija naudotojo verifikacijai.</w:t>
      </w:r>
    </w:p>
    <w:p w14:paraId="519F8A9C" w14:textId="1ACF4E6D" w:rsidR="00017B14" w:rsidRPr="002F2658" w:rsidRDefault="00017B14" w:rsidP="004F1F6F">
      <w:pPr>
        <w:rPr>
          <w:lang w:val="lt-LT"/>
        </w:rPr>
      </w:pPr>
      <w:r w:rsidRPr="002F2658">
        <w:rPr>
          <w:lang w:val="lt-LT"/>
        </w:rPr>
        <w:t>Duomenys kurie bus saugojami JWT:</w:t>
      </w:r>
    </w:p>
    <w:p w14:paraId="1E007089" w14:textId="70959DA8" w:rsidR="00017B14" w:rsidRPr="002F2658" w:rsidRDefault="00017B14" w:rsidP="00017B14">
      <w:pPr>
        <w:pStyle w:val="ListParagraph"/>
        <w:numPr>
          <w:ilvl w:val="0"/>
          <w:numId w:val="9"/>
        </w:numPr>
        <w:rPr>
          <w:lang w:val="lt-LT"/>
        </w:rPr>
      </w:pPr>
      <w:r w:rsidRPr="002F2658">
        <w:rPr>
          <w:lang w:val="lt-LT"/>
        </w:rPr>
        <w:t>Naudotojo duomenys</w:t>
      </w:r>
    </w:p>
    <w:p w14:paraId="1FD28FD2" w14:textId="77777777" w:rsidR="00017B14" w:rsidRPr="002F2658" w:rsidRDefault="00017B14" w:rsidP="00017B14">
      <w:pPr>
        <w:pStyle w:val="ListParagraph"/>
        <w:numPr>
          <w:ilvl w:val="1"/>
          <w:numId w:val="9"/>
        </w:numPr>
        <w:rPr>
          <w:lang w:val="lt-LT"/>
        </w:rPr>
      </w:pPr>
      <w:r w:rsidRPr="002F2658">
        <w:rPr>
          <w:lang w:val="lt-LT"/>
        </w:rPr>
        <w:t>Vardas</w:t>
      </w:r>
    </w:p>
    <w:p w14:paraId="6BE42595" w14:textId="77777777" w:rsidR="00017B14" w:rsidRPr="002F2658" w:rsidRDefault="00017B14" w:rsidP="00017B14">
      <w:pPr>
        <w:pStyle w:val="ListParagraph"/>
        <w:numPr>
          <w:ilvl w:val="1"/>
          <w:numId w:val="9"/>
        </w:numPr>
        <w:rPr>
          <w:lang w:val="lt-LT"/>
        </w:rPr>
      </w:pPr>
      <w:r w:rsidRPr="002F2658">
        <w:rPr>
          <w:lang w:val="lt-LT"/>
        </w:rPr>
        <w:t>Pavarde</w:t>
      </w:r>
    </w:p>
    <w:p w14:paraId="36CE34F6" w14:textId="5BFECD45" w:rsidR="00017B14" w:rsidRPr="002F2658" w:rsidRDefault="00017B14" w:rsidP="00017B14">
      <w:pPr>
        <w:pStyle w:val="ListParagraph"/>
        <w:numPr>
          <w:ilvl w:val="0"/>
          <w:numId w:val="9"/>
        </w:numPr>
        <w:rPr>
          <w:lang w:val="lt-LT"/>
        </w:rPr>
      </w:pPr>
      <w:r w:rsidRPr="002F2658">
        <w:rPr>
          <w:lang w:val="lt-LT"/>
        </w:rPr>
        <w:t>Rolė kurią gauna prisijungus</w:t>
      </w:r>
    </w:p>
    <w:p w14:paraId="47C1DE51" w14:textId="60D183B2" w:rsidR="00017B14" w:rsidRPr="002F2658" w:rsidRDefault="00017B14" w:rsidP="00017B14">
      <w:pPr>
        <w:pStyle w:val="ListParagraph"/>
        <w:numPr>
          <w:ilvl w:val="0"/>
          <w:numId w:val="9"/>
        </w:numPr>
        <w:rPr>
          <w:lang w:val="lt-LT"/>
        </w:rPr>
      </w:pPr>
      <w:r w:rsidRPr="002F2658">
        <w:rPr>
          <w:lang w:val="lt-LT"/>
        </w:rPr>
        <w:t>Įmonės identifikacijos kodas, jei naudotojas dirba įmonėje</w:t>
      </w:r>
    </w:p>
    <w:p w14:paraId="60B624D8" w14:textId="6DBBDBDB" w:rsidR="00017B14" w:rsidRPr="002F2658" w:rsidRDefault="00017B14" w:rsidP="00017B14">
      <w:pPr>
        <w:pStyle w:val="ListParagraph"/>
        <w:numPr>
          <w:ilvl w:val="0"/>
          <w:numId w:val="9"/>
        </w:numPr>
        <w:rPr>
          <w:lang w:val="lt-LT"/>
        </w:rPr>
      </w:pPr>
      <w:r w:rsidRPr="002F2658">
        <w:rPr>
          <w:lang w:val="lt-LT"/>
        </w:rPr>
        <w:t>Darbuotojo identifikacijos kodas, jei naudotojas dirba.</w:t>
      </w:r>
    </w:p>
    <w:p w14:paraId="5AEE4436" w14:textId="77777777" w:rsidR="00017B14" w:rsidRPr="002F2658" w:rsidRDefault="00017B14" w:rsidP="00017B14">
      <w:pPr>
        <w:rPr>
          <w:lang w:val="lt-LT"/>
        </w:rPr>
      </w:pPr>
    </w:p>
    <w:p w14:paraId="586A371A" w14:textId="1FABE94D" w:rsidR="000C0F7F" w:rsidRPr="002F2658" w:rsidRDefault="00C83B52" w:rsidP="00910022">
      <w:pPr>
        <w:keepNext/>
        <w:rPr>
          <w:lang w:val="lt-LT"/>
        </w:rPr>
      </w:pPr>
      <w:r w:rsidRPr="002F2658">
        <w:rPr>
          <w:noProof/>
          <w:lang w:val="lt-LT"/>
        </w:rPr>
        <w:drawing>
          <wp:inline distT="0" distB="0" distL="0" distR="0" wp14:anchorId="2122037E" wp14:editId="3143A27B">
            <wp:extent cx="5840627" cy="2800301"/>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8">
                      <a:extLst>
                        <a:ext uri="{28A0092B-C50C-407E-A947-70E740481C1C}">
                          <a14:useLocalDpi xmlns:a14="http://schemas.microsoft.com/office/drawing/2010/main" val="0"/>
                        </a:ext>
                      </a:extLst>
                    </a:blip>
                    <a:stretch>
                      <a:fillRect/>
                    </a:stretch>
                  </pic:blipFill>
                  <pic:spPr>
                    <a:xfrm>
                      <a:off x="0" y="0"/>
                      <a:ext cx="5893897" cy="2825841"/>
                    </a:xfrm>
                    <a:prstGeom prst="rect">
                      <a:avLst/>
                    </a:prstGeom>
                  </pic:spPr>
                </pic:pic>
              </a:graphicData>
            </a:graphic>
          </wp:inline>
        </w:drawing>
      </w:r>
    </w:p>
    <w:p w14:paraId="045A38EF" w14:textId="594FC536" w:rsidR="00910022" w:rsidRPr="002F2658" w:rsidRDefault="00910022" w:rsidP="00910022">
      <w:pPr>
        <w:pStyle w:val="Caption"/>
        <w:rPr>
          <w:lang w:val="lt-LT"/>
        </w:rPr>
      </w:pPr>
      <w:bookmarkStart w:id="27" w:name="_Toc106674865"/>
      <w:r w:rsidRPr="002F2658">
        <w:rPr>
          <w:lang w:val="lt-LT"/>
        </w:rPr>
        <w:t xml:space="preserve">Pav. </w:t>
      </w:r>
      <w:r w:rsidRPr="002F2658">
        <w:rPr>
          <w:lang w:val="lt-LT"/>
        </w:rPr>
        <w:fldChar w:fldCharType="begin"/>
      </w:r>
      <w:r w:rsidRPr="002F2658">
        <w:rPr>
          <w:lang w:val="lt-LT"/>
        </w:rPr>
        <w:instrText xml:space="preserve"> SEQ Pav. \* ARABIC </w:instrText>
      </w:r>
      <w:r w:rsidRPr="002F2658">
        <w:rPr>
          <w:lang w:val="lt-LT"/>
        </w:rPr>
        <w:fldChar w:fldCharType="separate"/>
      </w:r>
      <w:r w:rsidR="002F2658" w:rsidRPr="002F2658">
        <w:rPr>
          <w:noProof/>
          <w:lang w:val="lt-LT"/>
        </w:rPr>
        <w:t>9</w:t>
      </w:r>
      <w:r w:rsidRPr="002F2658">
        <w:rPr>
          <w:lang w:val="lt-LT"/>
        </w:rPr>
        <w:fldChar w:fldCharType="end"/>
      </w:r>
      <w:r w:rsidRPr="002F2658">
        <w:rPr>
          <w:lang w:val="lt-LT"/>
        </w:rPr>
        <w:t xml:space="preserve"> Duomenų srauto diagrama</w:t>
      </w:r>
      <w:bookmarkEnd w:id="27"/>
    </w:p>
    <w:p w14:paraId="332F400E" w14:textId="36B91B2C" w:rsidR="000C0F7F" w:rsidRPr="002F2658" w:rsidRDefault="000C0F7F" w:rsidP="000C0F7F">
      <w:pPr>
        <w:rPr>
          <w:lang w:val="lt-LT"/>
        </w:rPr>
      </w:pPr>
    </w:p>
    <w:p w14:paraId="765448C3" w14:textId="77777777" w:rsidR="000C0F7F" w:rsidRPr="002F2658" w:rsidRDefault="000C0F7F" w:rsidP="000C0F7F">
      <w:pPr>
        <w:rPr>
          <w:lang w:val="lt-LT"/>
        </w:rPr>
      </w:pPr>
    </w:p>
    <w:p w14:paraId="13B5D834" w14:textId="7C8F4955" w:rsidR="007F1963" w:rsidRPr="002F2658" w:rsidRDefault="007F1963" w:rsidP="007F1963">
      <w:pPr>
        <w:rPr>
          <w:lang w:val="lt-LT"/>
        </w:rPr>
      </w:pPr>
      <w:r w:rsidRPr="002F2658">
        <w:rPr>
          <w:lang w:val="lt-LT"/>
        </w:rPr>
        <w:t>Sistemoje bus duomenys, kurie pastoviai bus persiunčiami, kadangi to reikalauja rolėmis grįstas prieigos metodas.</w:t>
      </w:r>
      <w:r w:rsidR="00E0348D" w:rsidRPr="002F2658">
        <w:rPr>
          <w:lang w:val="lt-LT"/>
        </w:rPr>
        <w:t xml:space="preserve"> Naudotojui norint pasiekti kitą posistemę reikia turėti roles, pagal kuri</w:t>
      </w:r>
      <w:r w:rsidR="00A12FE8" w:rsidRPr="002F2658">
        <w:rPr>
          <w:lang w:val="lt-LT"/>
        </w:rPr>
        <w:t xml:space="preserve">as </w:t>
      </w:r>
      <w:r w:rsidR="00E0348D" w:rsidRPr="002F2658">
        <w:rPr>
          <w:lang w:val="lt-LT"/>
        </w:rPr>
        <w:t>sistema gali patikrinti, ar naudotojas gali gauti prieigą prie posistemės. Duomenys turi būti persiunčiami, kadangi gauti visus duomenis iš duomenų bazės ar failo nėra efektyvu. Dažniausiai būna persiunčiami tokie duomenys, kaip darbuotojo duomenys, rolių</w:t>
      </w:r>
      <w:r w:rsidR="00A12FE8" w:rsidRPr="002F2658">
        <w:rPr>
          <w:lang w:val="lt-LT"/>
        </w:rPr>
        <w:t xml:space="preserve"> ir</w:t>
      </w:r>
      <w:r w:rsidR="00E0348D" w:rsidRPr="002F2658">
        <w:rPr>
          <w:lang w:val="lt-LT"/>
        </w:rPr>
        <w:t xml:space="preserve"> naudotojo duomenys.</w:t>
      </w:r>
    </w:p>
    <w:p w14:paraId="11D745DF" w14:textId="6647B9C1" w:rsidR="00150FC4" w:rsidRPr="002F2658" w:rsidRDefault="006E0523" w:rsidP="00655FF9">
      <w:pPr>
        <w:pStyle w:val="Heading2"/>
        <w:spacing w:after="120"/>
        <w:rPr>
          <w:lang w:val="lt-LT"/>
        </w:rPr>
      </w:pPr>
      <w:bookmarkStart w:id="28" w:name="_Toc106674904"/>
      <w:r w:rsidRPr="002F2658">
        <w:rPr>
          <w:lang w:val="lt-LT"/>
        </w:rPr>
        <w:t>P</w:t>
      </w:r>
      <w:r w:rsidR="00150FC4" w:rsidRPr="002F2658">
        <w:rPr>
          <w:lang w:val="lt-LT"/>
        </w:rPr>
        <w:t>rieigos</w:t>
      </w:r>
      <w:r w:rsidRPr="002F2658">
        <w:rPr>
          <w:lang w:val="lt-LT"/>
        </w:rPr>
        <w:t xml:space="preserve"> valdymo</w:t>
      </w:r>
      <w:r w:rsidR="00150FC4" w:rsidRPr="002F2658">
        <w:rPr>
          <w:lang w:val="lt-LT"/>
        </w:rPr>
        <w:t xml:space="preserve"> metoda</w:t>
      </w:r>
      <w:r w:rsidRPr="002F2658">
        <w:rPr>
          <w:lang w:val="lt-LT"/>
        </w:rPr>
        <w:t>i</w:t>
      </w:r>
      <w:bookmarkEnd w:id="28"/>
    </w:p>
    <w:p w14:paraId="2A623BF4" w14:textId="15A2C494" w:rsidR="00F742D2" w:rsidRPr="002F2658" w:rsidRDefault="004A2187" w:rsidP="00150FC4">
      <w:pPr>
        <w:rPr>
          <w:lang w:val="lt-LT"/>
        </w:rPr>
      </w:pPr>
      <w:r w:rsidRPr="002F2658">
        <w:rPr>
          <w:lang w:val="lt-LT"/>
        </w:rPr>
        <w:t xml:space="preserve">Problemos prieigos valdymo metoduose yra ne viena problema, bet pati pagrindinė yra saugumas ir jo valdymas. Saugumas yra </w:t>
      </w:r>
      <w:r w:rsidR="00EF093C" w:rsidRPr="002F2658">
        <w:rPr>
          <w:lang w:val="lt-LT"/>
        </w:rPr>
        <w:t xml:space="preserve">viena iš didžiausių problemų apskritai. Nesaugios sistemos yra greitai nulaužiamos. Dabar pradėkime apie Rolėmis grįsto prieigos valdymo metodo ir atributais grįsto prieigos valdymo metodo problemas, kurios iškyla naudojantis šiais metodais. Naudojantis rolėmis grįstu prieigos valdymo metodu yra sunku, kadangi rolių kiekis yra didelis, kaip ir posistemių kiekis dažniausiai būna didelis. Dažniausiai roles valdo administratorius, kuris valdant tokias sistemas gali įvelti daug klaidų, kurios gali likti nepastebėtos. </w:t>
      </w:r>
      <w:r w:rsidR="007E50D6" w:rsidRPr="002F2658">
        <w:rPr>
          <w:lang w:val="lt-LT"/>
        </w:rPr>
        <w:t xml:space="preserve">Rolėmis grįsto prieigos valdymo metodo pagrindinė problema yra dinamiškumas. Kadangi rolės yra kuriamos ir priskiriamos reikia bent vieno darbuotojo, kuris jas prižiūrėtu. Yra sukurtos sistemos, kurios tai padeda išspręsti, bet jos būna labai didelės. Paėmus kitą metodą, kuris yra atributais grįstas prieigos valdymo metodas, jis taip pat nėra tobulas. </w:t>
      </w:r>
      <w:r w:rsidR="00520CA2" w:rsidRPr="002F2658">
        <w:rPr>
          <w:lang w:val="lt-LT"/>
        </w:rPr>
        <w:t>Šitas metodas yra dinamiškas, bet tai reiškia, kad yra sunkus valdymas, kiekvienas posistemė turi turėti savo taisykles, kurių pagalba bus nustatyta ar naudotojo esami atributai atitinka taisykles. Naudojant  paremtą prieigos valdymo metodą iškyla problemų bandant prieiti prie posistemės prieigos per visiškai kitą sistemą, kadangi šitas metodas yra statinis, todėl negalima nuspręsti, kokias roles galima skirti naudotojui iš kitos sistemos.</w:t>
      </w:r>
    </w:p>
    <w:p w14:paraId="085A7501" w14:textId="4ABAD3C0" w:rsidR="006F7B0E" w:rsidRPr="002F2658" w:rsidRDefault="006F7B0E" w:rsidP="00655FF9">
      <w:pPr>
        <w:pStyle w:val="Heading3"/>
        <w:rPr>
          <w:lang w:val="lt-LT"/>
        </w:rPr>
      </w:pPr>
      <w:bookmarkStart w:id="29" w:name="_Toc106674905"/>
      <w:r w:rsidRPr="002F2658">
        <w:rPr>
          <w:lang w:val="lt-LT"/>
        </w:rPr>
        <w:t>Rolėmis grįstas prieigos</w:t>
      </w:r>
      <w:r w:rsidR="00BD791E" w:rsidRPr="002F2658">
        <w:rPr>
          <w:lang w:val="lt-LT"/>
        </w:rPr>
        <w:t xml:space="preserve"> valdymo</w:t>
      </w:r>
      <w:r w:rsidRPr="002F2658">
        <w:rPr>
          <w:lang w:val="lt-LT"/>
        </w:rPr>
        <w:t xml:space="preserve"> metodas</w:t>
      </w:r>
      <w:bookmarkEnd w:id="29"/>
    </w:p>
    <w:p w14:paraId="0E9BA42E" w14:textId="2BE8AE9D" w:rsidR="00D64422" w:rsidRPr="002F2658" w:rsidRDefault="00465523" w:rsidP="006F7B0E">
      <w:pPr>
        <w:rPr>
          <w:lang w:val="lt-LT"/>
        </w:rPr>
      </w:pPr>
      <w:r w:rsidRPr="002F2658">
        <w:rPr>
          <w:lang w:val="lt-LT"/>
        </w:rPr>
        <w:t xml:space="preserve">Rolėmis grįstas metodas suteikia prieigą tik skirtiems asmenims. Rolės turi asociacijas su funkcijomis ar mini sistemomis. Kiekviena rolė suteikia skirtingą prieigą prie skirtingos sistemos tai leidžia atskirti naudotojų prieigą ir juos pačius, kai naudotojas naudojasi sistema. Šitas standartas yra naudojamas jau seniai. Pavyzdžiui Microsoft naudoją šitą valdymo sistemą </w:t>
      </w:r>
      <w:proofErr w:type="spellStart"/>
      <w:r w:rsidRPr="002F2658">
        <w:rPr>
          <w:lang w:val="lt-LT"/>
        </w:rPr>
        <w:t>Azure</w:t>
      </w:r>
      <w:proofErr w:type="spellEnd"/>
      <w:r w:rsidRPr="002F2658">
        <w:rPr>
          <w:lang w:val="lt-LT"/>
        </w:rPr>
        <w:t xml:space="preserve"> paslaugoms. </w:t>
      </w:r>
      <w:r w:rsidR="00D64422" w:rsidRPr="002F2658">
        <w:rPr>
          <w:lang w:val="lt-LT"/>
        </w:rPr>
        <w:t>Kadangi šitas metodas vis dar naudojamas yra įvairiose kompanijose jis yra patikimas, bet su savo spragomis.</w:t>
      </w:r>
    </w:p>
    <w:p w14:paraId="3FB380E4" w14:textId="2F048409" w:rsidR="00C9259E" w:rsidRPr="002F2658" w:rsidRDefault="00F742D2" w:rsidP="00C9259E">
      <w:pPr>
        <w:keepNext/>
        <w:rPr>
          <w:lang w:val="lt-LT"/>
        </w:rPr>
      </w:pPr>
      <w:r w:rsidRPr="002F2658">
        <w:rPr>
          <w:noProof/>
          <w:lang w:val="lt-LT"/>
        </w:rPr>
        <w:lastRenderedPageBreak/>
        <w:drawing>
          <wp:inline distT="0" distB="0" distL="0" distR="0" wp14:anchorId="5B4A0AC9" wp14:editId="5623CC57">
            <wp:extent cx="5758249" cy="4299493"/>
            <wp:effectExtent l="0" t="0" r="0" b="63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58249" cy="4299493"/>
                    </a:xfrm>
                    <a:prstGeom prst="rect">
                      <a:avLst/>
                    </a:prstGeom>
                  </pic:spPr>
                </pic:pic>
              </a:graphicData>
            </a:graphic>
          </wp:inline>
        </w:drawing>
      </w:r>
    </w:p>
    <w:p w14:paraId="2B056FF4" w14:textId="3517A55C" w:rsidR="00D64422" w:rsidRPr="002F2658" w:rsidRDefault="00C9259E" w:rsidP="00C9259E">
      <w:pPr>
        <w:pStyle w:val="Caption"/>
        <w:rPr>
          <w:lang w:val="lt-LT"/>
        </w:rPr>
      </w:pPr>
      <w:bookmarkStart w:id="30" w:name="_Toc106674866"/>
      <w:r w:rsidRPr="002F2658">
        <w:rPr>
          <w:lang w:val="lt-LT"/>
        </w:rPr>
        <w:t xml:space="preserve">Pav. </w:t>
      </w:r>
      <w:r w:rsidRPr="002F2658">
        <w:rPr>
          <w:lang w:val="lt-LT"/>
        </w:rPr>
        <w:fldChar w:fldCharType="begin"/>
      </w:r>
      <w:r w:rsidRPr="002F2658">
        <w:rPr>
          <w:lang w:val="lt-LT"/>
        </w:rPr>
        <w:instrText xml:space="preserve"> SEQ Pav. \* ARABIC </w:instrText>
      </w:r>
      <w:r w:rsidRPr="002F2658">
        <w:rPr>
          <w:lang w:val="lt-LT"/>
        </w:rPr>
        <w:fldChar w:fldCharType="separate"/>
      </w:r>
      <w:r w:rsidR="002F2658" w:rsidRPr="002F2658">
        <w:rPr>
          <w:noProof/>
          <w:lang w:val="lt-LT"/>
        </w:rPr>
        <w:t>10</w:t>
      </w:r>
      <w:r w:rsidRPr="002F2658">
        <w:rPr>
          <w:lang w:val="lt-LT"/>
        </w:rPr>
        <w:fldChar w:fldCharType="end"/>
      </w:r>
      <w:r w:rsidRPr="002F2658">
        <w:rPr>
          <w:lang w:val="lt-LT"/>
        </w:rPr>
        <w:t xml:space="preserve"> Rolėmis paremto valdymo metodo modelis.</w:t>
      </w:r>
      <w:bookmarkEnd w:id="30"/>
    </w:p>
    <w:p w14:paraId="14C1E55F" w14:textId="10970C69" w:rsidR="009A2A42" w:rsidRPr="002F2658" w:rsidRDefault="009A2A42" w:rsidP="006F7B0E">
      <w:pPr>
        <w:rPr>
          <w:lang w:val="lt-LT"/>
        </w:rPr>
      </w:pPr>
      <w:r w:rsidRPr="002F2658">
        <w:rPr>
          <w:lang w:val="lt-LT"/>
        </w:rPr>
        <w:t>Pradėkime nuo to, kad reikia turėti registruotų naudotojų sąrašą, su naudotojų informaciją. Tada yra sukuriamas rolių asociacijų sąrašas su paslaugomis, turint tokį sąrašą galima pradėti valdyti prieigą prie paslaugų. Rolės turi būti susietos su teikiamomis paslaugomis, kitu atv</w:t>
      </w:r>
      <w:r w:rsidR="002671DD" w:rsidRPr="002F2658">
        <w:rPr>
          <w:lang w:val="lt-LT"/>
        </w:rPr>
        <w:t>eju arba niekas neturės prieigos prie paslaugų, arba visi turės prieigą prie visų paslaugų. Turi būti ir paslaugų sąrašas, kitaip</w:t>
      </w:r>
      <w:r w:rsidR="00A461DF" w:rsidRPr="002F2658">
        <w:rPr>
          <w:lang w:val="lt-LT"/>
        </w:rPr>
        <w:t xml:space="preserve"> nebus galima priskirti rolių prie tam tikrų paslaugų. Turint tris sąrašus naudotojų, paslaugų ir rolių galima pagalvoti kur visi duomenys bus saugomi. Duomenų saugojimui pasirinkau MySQL </w:t>
      </w:r>
      <w:proofErr w:type="spellStart"/>
      <w:r w:rsidR="00A461DF" w:rsidRPr="002F2658">
        <w:rPr>
          <w:lang w:val="lt-LT"/>
        </w:rPr>
        <w:t>duombazę</w:t>
      </w:r>
      <w:proofErr w:type="spellEnd"/>
      <w:r w:rsidR="00A461DF" w:rsidRPr="002F2658">
        <w:rPr>
          <w:lang w:val="lt-LT"/>
        </w:rPr>
        <w:t xml:space="preserve">. Tai reiškia, kad visi duomenys bus saugomi sistemos </w:t>
      </w:r>
      <w:proofErr w:type="spellStart"/>
      <w:r w:rsidR="00A461DF" w:rsidRPr="002F2658">
        <w:rPr>
          <w:lang w:val="lt-LT"/>
        </w:rPr>
        <w:t>duombazėje</w:t>
      </w:r>
      <w:proofErr w:type="spellEnd"/>
      <w:r w:rsidR="00A461DF" w:rsidRPr="002F2658">
        <w:rPr>
          <w:lang w:val="lt-LT"/>
        </w:rPr>
        <w:t>. Toks pasirinkimas leis greitai tvarkyti reikalingus duomenis, bei leidžia greitą prieigą tikrinant roles ir sistemas.</w:t>
      </w:r>
      <w:r w:rsidR="002D4BA9" w:rsidRPr="002F2658">
        <w:rPr>
          <w:lang w:val="lt-LT"/>
        </w:rPr>
        <w:t xml:space="preserve"> Sudarius sąrašus galima apjungti visą sistemą.</w:t>
      </w:r>
      <w:r w:rsidR="004F24F8" w:rsidRPr="002F2658">
        <w:rPr>
          <w:lang w:val="lt-LT"/>
        </w:rPr>
        <w:t xml:space="preserve"> </w:t>
      </w:r>
      <w:r w:rsidR="003C77FA" w:rsidRPr="002F2658">
        <w:rPr>
          <w:lang w:val="lt-LT"/>
        </w:rPr>
        <w:t xml:space="preserve">Sudarius visus sąrašus viskas turi būti apjungta. </w:t>
      </w:r>
      <w:r w:rsidR="00135BBD" w:rsidRPr="002F2658">
        <w:rPr>
          <w:lang w:val="lt-LT"/>
        </w:rPr>
        <w:t>Rolės su paslaugomis turi būti surištos</w:t>
      </w:r>
      <w:r w:rsidR="00782D8E" w:rsidRPr="002F2658">
        <w:rPr>
          <w:lang w:val="lt-LT"/>
        </w:rPr>
        <w:t xml:space="preserve"> arba atvirkščiai. </w:t>
      </w:r>
      <w:r w:rsidR="008604D1" w:rsidRPr="002F2658">
        <w:rPr>
          <w:lang w:val="lt-LT"/>
        </w:rPr>
        <w:t xml:space="preserve">Surišus roles galima jas priskirti prie naudotojų. Kiekvienas naudotojas turi turėti priskirtą rolę, kad gauti prieigą prie reikalingos darbo posistemės. Galima pradėti spręsti, kaip bus tikrinamos rolės ir kaip veiks prieiga prie posistemių. </w:t>
      </w:r>
      <w:r w:rsidR="00A334BE" w:rsidRPr="002F2658">
        <w:rPr>
          <w:lang w:val="lt-LT"/>
        </w:rPr>
        <w:t xml:space="preserve">Pirmiausia bus patikrinama posistemė prie kurios bandoma prieiti. Gavus posistemės duomenis galima gauti rolių matricą, naudotojui bandant jungtis prie posistemės yra gaunama jo rolė. Gavus naudotojo rolę galima pradėti tikrinti rolę </w:t>
      </w:r>
      <w:r w:rsidR="00746230" w:rsidRPr="002F2658">
        <w:rPr>
          <w:lang w:val="lt-LT"/>
        </w:rPr>
        <w:t>gautoje rolių matricoje</w:t>
      </w:r>
      <w:r w:rsidR="003F6A11" w:rsidRPr="002F2658">
        <w:rPr>
          <w:lang w:val="lt-LT"/>
        </w:rPr>
        <w:t xml:space="preserve">. </w:t>
      </w:r>
      <w:r w:rsidR="002C6E48" w:rsidRPr="002F2658">
        <w:rPr>
          <w:lang w:val="lt-LT"/>
        </w:rPr>
        <w:t>Patikrinus ar su naudotojo role galima prieiti prie posistemės naudotojas gauna arba negauna prieigą prie posistemės.</w:t>
      </w:r>
    </w:p>
    <w:p w14:paraId="61595FCE" w14:textId="2F23E82E" w:rsidR="00457948" w:rsidRPr="002F2658" w:rsidRDefault="00341F5D" w:rsidP="00655FF9">
      <w:pPr>
        <w:pStyle w:val="Heading3"/>
        <w:spacing w:after="120"/>
        <w:rPr>
          <w:lang w:val="lt-LT"/>
        </w:rPr>
      </w:pPr>
      <w:bookmarkStart w:id="31" w:name="_Toc106674906"/>
      <w:r w:rsidRPr="002F2658">
        <w:rPr>
          <w:lang w:val="lt-LT"/>
        </w:rPr>
        <w:lastRenderedPageBreak/>
        <w:t>Žiniatinklių programoms skirtas r</w:t>
      </w:r>
      <w:r w:rsidR="00457948" w:rsidRPr="002F2658">
        <w:rPr>
          <w:lang w:val="lt-LT"/>
        </w:rPr>
        <w:t>olėmis grįstas prieigos</w:t>
      </w:r>
      <w:r w:rsidR="00BD791E" w:rsidRPr="002F2658">
        <w:rPr>
          <w:lang w:val="lt-LT"/>
        </w:rPr>
        <w:t xml:space="preserve"> valdymo</w:t>
      </w:r>
      <w:r w:rsidR="00457948" w:rsidRPr="002F2658">
        <w:rPr>
          <w:lang w:val="lt-LT"/>
        </w:rPr>
        <w:t xml:space="preserve"> metodas</w:t>
      </w:r>
      <w:bookmarkEnd w:id="31"/>
    </w:p>
    <w:p w14:paraId="2536C9E5" w14:textId="667736EE" w:rsidR="00CE60DB" w:rsidRPr="002F2658" w:rsidRDefault="00CE60DB" w:rsidP="00BD791E">
      <w:pPr>
        <w:rPr>
          <w:lang w:val="lt-LT"/>
        </w:rPr>
      </w:pPr>
      <w:r w:rsidRPr="002F2658">
        <w:rPr>
          <w:lang w:val="lt-LT"/>
        </w:rPr>
        <w:t xml:space="preserve">Šitas metodas yra patobulintas paprastas rolėmis grįstas prieigos metodas, paprastas rolėmis grįstas prieigos metodas yra skirtas paprastoms aplikacijoms ar sistemoms. Rolėmis grįstas prieigos metodas skirtas puslapiams skiriasi nuo paprasto rolėmis grįsto prieigos metodo, kadangi </w:t>
      </w:r>
      <w:r w:rsidR="002F4EFE" w:rsidRPr="002F2658">
        <w:rPr>
          <w:lang w:val="lt-LT"/>
        </w:rPr>
        <w:t>skiriasi prieiga prie puslapių. Rolių valdymas dažniausiai būna pusiau automatinis, kadangi registracijos metu naudotojai registruojasi pasirenkant specifinę posistemę. Naudotojas gali susikurti ir paprastą paskyrą, bet jis gali būti pridėtas prie posistemės, vadovo ar kito žmogaus kuris dalinai valdo posistemę.</w:t>
      </w:r>
      <w:r w:rsidR="00A376EC" w:rsidRPr="002F2658">
        <w:rPr>
          <w:lang w:val="lt-LT"/>
        </w:rPr>
        <w:t xml:space="preserve"> Sukurtas paprastas naudotojas iš karto būna priskiriama paprasta rolė.</w:t>
      </w:r>
    </w:p>
    <w:p w14:paraId="0EDDAA0E" w14:textId="7C85FFF2" w:rsidR="00BC4113" w:rsidRPr="002F2658" w:rsidRDefault="00786E6A" w:rsidP="00BC4113">
      <w:pPr>
        <w:keepNext/>
        <w:jc w:val="center"/>
        <w:rPr>
          <w:lang w:val="lt-LT"/>
        </w:rPr>
      </w:pPr>
      <w:r w:rsidRPr="002F2658">
        <w:rPr>
          <w:noProof/>
          <w:lang w:val="lt-LT"/>
        </w:rPr>
        <w:drawing>
          <wp:inline distT="0" distB="0" distL="0" distR="0" wp14:anchorId="3BB8E65E" wp14:editId="4B364637">
            <wp:extent cx="5934973" cy="565585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0">
                      <a:extLst>
                        <a:ext uri="{28A0092B-C50C-407E-A947-70E740481C1C}">
                          <a14:useLocalDpi xmlns:a14="http://schemas.microsoft.com/office/drawing/2010/main" val="0"/>
                        </a:ext>
                      </a:extLst>
                    </a:blip>
                    <a:stretch>
                      <a:fillRect/>
                    </a:stretch>
                  </pic:blipFill>
                  <pic:spPr>
                    <a:xfrm>
                      <a:off x="0" y="0"/>
                      <a:ext cx="5951354" cy="5671463"/>
                    </a:xfrm>
                    <a:prstGeom prst="rect">
                      <a:avLst/>
                    </a:prstGeom>
                  </pic:spPr>
                </pic:pic>
              </a:graphicData>
            </a:graphic>
          </wp:inline>
        </w:drawing>
      </w:r>
    </w:p>
    <w:p w14:paraId="1F721BE2" w14:textId="61B538ED" w:rsidR="00115621" w:rsidRPr="002F2658" w:rsidRDefault="00BC4113" w:rsidP="00BC4113">
      <w:pPr>
        <w:pStyle w:val="Caption"/>
        <w:jc w:val="center"/>
        <w:rPr>
          <w:lang w:val="lt-LT"/>
        </w:rPr>
      </w:pPr>
      <w:bookmarkStart w:id="32" w:name="_Toc106674867"/>
      <w:r w:rsidRPr="002F2658">
        <w:rPr>
          <w:lang w:val="lt-LT"/>
        </w:rPr>
        <w:t xml:space="preserve">Pav. </w:t>
      </w:r>
      <w:r w:rsidRPr="002F2658">
        <w:rPr>
          <w:lang w:val="lt-LT"/>
        </w:rPr>
        <w:fldChar w:fldCharType="begin"/>
      </w:r>
      <w:r w:rsidRPr="002F2658">
        <w:rPr>
          <w:lang w:val="lt-LT"/>
        </w:rPr>
        <w:instrText xml:space="preserve"> SEQ Pav. \* ARABIC </w:instrText>
      </w:r>
      <w:r w:rsidRPr="002F2658">
        <w:rPr>
          <w:lang w:val="lt-LT"/>
        </w:rPr>
        <w:fldChar w:fldCharType="separate"/>
      </w:r>
      <w:r w:rsidR="002F2658" w:rsidRPr="002F2658">
        <w:rPr>
          <w:noProof/>
          <w:lang w:val="lt-LT"/>
        </w:rPr>
        <w:t>11</w:t>
      </w:r>
      <w:r w:rsidRPr="002F2658">
        <w:rPr>
          <w:lang w:val="lt-LT"/>
        </w:rPr>
        <w:fldChar w:fldCharType="end"/>
      </w:r>
      <w:r w:rsidRPr="002F2658">
        <w:rPr>
          <w:lang w:val="lt-LT"/>
        </w:rPr>
        <w:t xml:space="preserve"> rolėmis paremto metodo</w:t>
      </w:r>
      <w:r w:rsidR="00786E6A" w:rsidRPr="002F2658">
        <w:rPr>
          <w:lang w:val="lt-LT"/>
        </w:rPr>
        <w:t xml:space="preserve"> </w:t>
      </w:r>
      <w:r w:rsidR="00214C2C" w:rsidRPr="002F2658">
        <w:rPr>
          <w:lang w:val="lt-LT"/>
        </w:rPr>
        <w:t>puslapių aplikacijos</w:t>
      </w:r>
      <w:r w:rsidRPr="002F2658">
        <w:rPr>
          <w:lang w:val="lt-LT"/>
        </w:rPr>
        <w:t xml:space="preserve"> modelis</w:t>
      </w:r>
      <w:bookmarkEnd w:id="32"/>
    </w:p>
    <w:p w14:paraId="78718FBA" w14:textId="0E7F14D8" w:rsidR="00B21595" w:rsidRPr="002F2658" w:rsidRDefault="00723EF5" w:rsidP="005A2155">
      <w:pPr>
        <w:rPr>
          <w:lang w:val="lt-LT"/>
        </w:rPr>
      </w:pPr>
      <w:r w:rsidRPr="002F2658">
        <w:rPr>
          <w:lang w:val="lt-LT"/>
        </w:rPr>
        <w:lastRenderedPageBreak/>
        <w:t>Trumpam sistemos paaiškinimą matome nuotraukoje. Pirmiausia Naudotojas turi roles ir su kuriais yra susietas arba dinamiškai arba statiškai. Naudotojui norint prisijungti prie sistemos turi praeiti verifikaciją. Pirmiausia yra gaunama</w:t>
      </w:r>
      <w:r w:rsidR="002D404C" w:rsidRPr="002F2658">
        <w:rPr>
          <w:lang w:val="lt-LT"/>
        </w:rPr>
        <w:t xml:space="preserve"> naudotojo rolė, kadangi kiekvienas naudotojas turi savo asmenine informaciją, kurią gali valdyti, tai yra vadinamoji naudotojo posistemė. Prisijungus prie sistemos ir gavus naudotojo rolę yra generuojamas „</w:t>
      </w:r>
      <w:r w:rsidR="00F21CAE" w:rsidRPr="002F2658">
        <w:rPr>
          <w:lang w:val="lt-LT"/>
        </w:rPr>
        <w:t>JSON</w:t>
      </w:r>
      <w:r w:rsidR="002D404C" w:rsidRPr="002F2658">
        <w:rPr>
          <w:lang w:val="lt-LT"/>
        </w:rPr>
        <w:t xml:space="preserve"> </w:t>
      </w:r>
      <w:proofErr w:type="spellStart"/>
      <w:r w:rsidR="00F21CAE" w:rsidRPr="002F2658">
        <w:rPr>
          <w:lang w:val="lt-LT"/>
        </w:rPr>
        <w:t>W</w:t>
      </w:r>
      <w:r w:rsidR="002D404C" w:rsidRPr="002F2658">
        <w:rPr>
          <w:lang w:val="lt-LT"/>
        </w:rPr>
        <w:t>eb</w:t>
      </w:r>
      <w:proofErr w:type="spellEnd"/>
      <w:r w:rsidR="002D404C" w:rsidRPr="002F2658">
        <w:rPr>
          <w:lang w:val="lt-LT"/>
        </w:rPr>
        <w:t xml:space="preserve"> </w:t>
      </w:r>
      <w:proofErr w:type="spellStart"/>
      <w:r w:rsidR="00F21CAE" w:rsidRPr="002F2658">
        <w:rPr>
          <w:lang w:val="lt-LT"/>
        </w:rPr>
        <w:t>T</w:t>
      </w:r>
      <w:r w:rsidR="002D404C" w:rsidRPr="002F2658">
        <w:rPr>
          <w:lang w:val="lt-LT"/>
        </w:rPr>
        <w:t>oken</w:t>
      </w:r>
      <w:proofErr w:type="spellEnd"/>
      <w:r w:rsidR="002D404C" w:rsidRPr="002F2658">
        <w:rPr>
          <w:lang w:val="lt-LT"/>
        </w:rPr>
        <w:t xml:space="preserve">“  (JWT). Šiame žetone yra saugoma informacija, kaip </w:t>
      </w:r>
      <w:r w:rsidR="00F21CAE" w:rsidRPr="002F2658">
        <w:rPr>
          <w:lang w:val="lt-LT"/>
        </w:rPr>
        <w:t xml:space="preserve">naudotojo rolė, naudotojo vardas pavardė ir kompanijos duomenys, jei naudotojas yra susietas su kompanija nepriklausant nuo kompanijos rolės. Žetonai dažniausiai saugo tik reikiamą mažą duomenų kiekį, kad nesulėtinti puslapio, krovimo metu. Norint naudotojui gauti prieigą prie kitos posistemės, naudotojas bando pasiekti posistemės puslapį prie kurio turi turėti prieigą. Naudotojui bandant pasiekti kitą posistemę, yra siunčiama užklausą į API, kuris valdo prieigą, gavus atsakymą iš API </w:t>
      </w:r>
      <w:r w:rsidR="00A9054C" w:rsidRPr="002F2658">
        <w:rPr>
          <w:lang w:val="lt-LT"/>
        </w:rPr>
        <w:t xml:space="preserve">naudotojui yra arba pakeičiamos rolės ir atnaujinamas „JWT“ , kuris skirtas tikrinti prieigą tarp posistemės puslapių. Naudotojui negavus prieigos prie kitos posistemės naudotojas yra nukreipiamas į buvusį puslapį iš kurio bandė prieiti prie kitos posistemės. Prieigos tikrinimo metu „JWT“ yra generuojamas iš naujo visas arba tik dalis, kuri saugo duomenis apie naudotoją. „JWT“ yra užšifruotas pagal pasirinktą algoritmą ir </w:t>
      </w:r>
      <w:r w:rsidR="008057BF" w:rsidRPr="002F2658">
        <w:rPr>
          <w:lang w:val="lt-LT"/>
        </w:rPr>
        <w:t xml:space="preserve">yra slaptažodis užšifruojamas (parašas), kuris yra žinomas tik esamam puslapiui. Pagal užšifruotą parašą, sistemos patikrina ar „JWT“ yra galiojantis. Patikrinus ar žetonas yra galiojantis ir ar naudotojas turi prieigą prie posistemės, naudotojas </w:t>
      </w:r>
      <w:r w:rsidR="00B21595" w:rsidRPr="002F2658">
        <w:rPr>
          <w:lang w:val="lt-LT"/>
        </w:rPr>
        <w:t>yra įleidžiamas į sistemą. Naudotojas gali turėti iškarto priskirtas teises, kurios skirtos tik vienai posistemei. Tokiu atveju naudotojas gauna prieigą tik prie vienos posistemės, bet bandant prieiti prie kitų posistemių, sistema tikrina ar jis turi reikiamą prieigą prie jos. Neturint reikiamos prieigos naudotojas negali prieiti prie kitos posistemės.</w:t>
      </w:r>
      <w:r w:rsidR="00E214BA" w:rsidRPr="002F2658">
        <w:rPr>
          <w:lang w:val="lt-LT"/>
        </w:rPr>
        <w:t xml:space="preserve"> Sistemos administratorius yra skirtas prižiūrėti, kad nekiltų nesklandumų. Šiuo atveju, jis tikriausiai bus vadovas, arba vadovo priskirtas asmuo. Rolių administratorius, administruos finansų posistemę, darbuotojų posistemę ir vadovų posistemę. Jam naudotojų posistemės nereikia valdyti, kadangi kiekvienas prisiregistravęs </w:t>
      </w:r>
      <w:r w:rsidR="005A2155" w:rsidRPr="002F2658">
        <w:rPr>
          <w:lang w:val="lt-LT"/>
        </w:rPr>
        <w:t>naudotojas yra paprastas sistemos naudotojas.</w:t>
      </w:r>
    </w:p>
    <w:p w14:paraId="328B1A36" w14:textId="4A8E476D" w:rsidR="005A2155" w:rsidRPr="002F2658" w:rsidRDefault="00B21595" w:rsidP="005A2155">
      <w:pPr>
        <w:pStyle w:val="Heading2"/>
        <w:spacing w:after="240"/>
        <w:rPr>
          <w:lang w:val="lt-LT"/>
        </w:rPr>
      </w:pPr>
      <w:bookmarkStart w:id="33" w:name="_Toc106674907"/>
      <w:r w:rsidRPr="002F2658">
        <w:rPr>
          <w:lang w:val="lt-LT"/>
        </w:rPr>
        <w:t>Hierarchinis rolių valdymas</w:t>
      </w:r>
      <w:bookmarkEnd w:id="33"/>
    </w:p>
    <w:p w14:paraId="4F57018E" w14:textId="61659A94" w:rsidR="005A2155" w:rsidRPr="002F2658" w:rsidRDefault="005A2155" w:rsidP="005A2155">
      <w:pPr>
        <w:rPr>
          <w:lang w:val="lt-LT"/>
        </w:rPr>
      </w:pPr>
      <w:r w:rsidRPr="002F2658">
        <w:rPr>
          <w:lang w:val="lt-LT"/>
        </w:rPr>
        <w:t>Buvo pasirinkta naudoti hierarchinį rolių valdymą, kadangi šioje sistemoje jis atitinka geriau, negu rolių matricą. Hierarchinis rolių valdymas yra skirtas tada, kada yra naudotojų hierarchija. Šio metu sistemos vizijoje yra numatoma, kad bus keletas naudotojų tipų. Aukščiausias naudotojo tipas yra Vadovas, kuris valdo įmonę, kiti toliau naudotojai yra finansininkai ir paprasti darbuotojai ir tada eina rolių administratoriai, kurie yra priskirti vadovo valdyti įmonės darbuotojų teises ir paprasti sistemos naudotojai.</w:t>
      </w:r>
    </w:p>
    <w:tbl>
      <w:tblPr>
        <w:tblStyle w:val="TableGrid"/>
        <w:tblW w:w="9634" w:type="dxa"/>
        <w:tblLook w:val="04A0" w:firstRow="1" w:lastRow="0" w:firstColumn="1" w:lastColumn="0" w:noHBand="0" w:noVBand="1"/>
      </w:tblPr>
      <w:tblGrid>
        <w:gridCol w:w="2052"/>
        <w:gridCol w:w="1598"/>
        <w:gridCol w:w="1366"/>
        <w:gridCol w:w="1862"/>
        <w:gridCol w:w="1387"/>
        <w:gridCol w:w="1369"/>
      </w:tblGrid>
      <w:tr w:rsidR="006B58B9" w:rsidRPr="002F2658" w14:paraId="1E428047" w14:textId="7083F023" w:rsidTr="006B58B9">
        <w:trPr>
          <w:trHeight w:val="352"/>
        </w:trPr>
        <w:tc>
          <w:tcPr>
            <w:tcW w:w="2052" w:type="dxa"/>
          </w:tcPr>
          <w:p w14:paraId="1D796A94" w14:textId="77777777" w:rsidR="006B58B9" w:rsidRPr="002F2658" w:rsidRDefault="006B58B9" w:rsidP="003D000D">
            <w:pPr>
              <w:rPr>
                <w:lang w:val="lt-LT"/>
              </w:rPr>
            </w:pPr>
            <w:r w:rsidRPr="002F2658">
              <w:rPr>
                <w:lang w:val="lt-LT"/>
              </w:rPr>
              <w:t>Naudotojai</w:t>
            </w:r>
          </w:p>
        </w:tc>
        <w:tc>
          <w:tcPr>
            <w:tcW w:w="1598" w:type="dxa"/>
          </w:tcPr>
          <w:p w14:paraId="55FA64E4" w14:textId="5C01A34F" w:rsidR="006B58B9" w:rsidRPr="002F2658" w:rsidRDefault="006B58B9" w:rsidP="003D000D">
            <w:pPr>
              <w:rPr>
                <w:lang w:val="lt-LT"/>
              </w:rPr>
            </w:pPr>
            <w:r w:rsidRPr="002F2658">
              <w:rPr>
                <w:lang w:val="lt-LT"/>
              </w:rPr>
              <w:t>Rolių valdymo posistemė</w:t>
            </w:r>
          </w:p>
        </w:tc>
        <w:tc>
          <w:tcPr>
            <w:tcW w:w="1366" w:type="dxa"/>
          </w:tcPr>
          <w:p w14:paraId="01FD505B" w14:textId="065796F4" w:rsidR="006B58B9" w:rsidRPr="002F2658" w:rsidRDefault="006B58B9" w:rsidP="003D000D">
            <w:pPr>
              <w:rPr>
                <w:lang w:val="lt-LT"/>
              </w:rPr>
            </w:pPr>
            <w:r w:rsidRPr="002F2658">
              <w:rPr>
                <w:lang w:val="lt-LT"/>
              </w:rPr>
              <w:t>Naudotojo posistemė</w:t>
            </w:r>
          </w:p>
        </w:tc>
        <w:tc>
          <w:tcPr>
            <w:tcW w:w="1862" w:type="dxa"/>
          </w:tcPr>
          <w:p w14:paraId="6E005825" w14:textId="45A10220" w:rsidR="006B58B9" w:rsidRPr="002F2658" w:rsidRDefault="006B58B9" w:rsidP="003D000D">
            <w:pPr>
              <w:rPr>
                <w:lang w:val="lt-LT"/>
              </w:rPr>
            </w:pPr>
            <w:r w:rsidRPr="002F2658">
              <w:rPr>
                <w:lang w:val="lt-LT"/>
              </w:rPr>
              <w:t>Finansų posistemė</w:t>
            </w:r>
          </w:p>
        </w:tc>
        <w:tc>
          <w:tcPr>
            <w:tcW w:w="1387" w:type="dxa"/>
          </w:tcPr>
          <w:p w14:paraId="76B11218" w14:textId="687685B3" w:rsidR="006B58B9" w:rsidRPr="002F2658" w:rsidRDefault="006B58B9" w:rsidP="003D000D">
            <w:pPr>
              <w:rPr>
                <w:lang w:val="lt-LT"/>
              </w:rPr>
            </w:pPr>
            <w:r w:rsidRPr="002F2658">
              <w:rPr>
                <w:lang w:val="lt-LT"/>
              </w:rPr>
              <w:t>Darbuotojų posistemė</w:t>
            </w:r>
          </w:p>
        </w:tc>
        <w:tc>
          <w:tcPr>
            <w:tcW w:w="1369" w:type="dxa"/>
          </w:tcPr>
          <w:p w14:paraId="10A07165" w14:textId="4D9DEDEA" w:rsidR="006B58B9" w:rsidRPr="002F2658" w:rsidRDefault="006B58B9" w:rsidP="003D000D">
            <w:pPr>
              <w:rPr>
                <w:lang w:val="lt-LT"/>
              </w:rPr>
            </w:pPr>
            <w:r w:rsidRPr="002F2658">
              <w:rPr>
                <w:lang w:val="lt-LT"/>
              </w:rPr>
              <w:t>Įmonės posistemė</w:t>
            </w:r>
          </w:p>
        </w:tc>
      </w:tr>
      <w:tr w:rsidR="006B58B9" w:rsidRPr="002F2658" w14:paraId="584C5B9E" w14:textId="762ADAC6" w:rsidTr="006B58B9">
        <w:trPr>
          <w:trHeight w:val="352"/>
        </w:trPr>
        <w:tc>
          <w:tcPr>
            <w:tcW w:w="2052" w:type="dxa"/>
          </w:tcPr>
          <w:p w14:paraId="783FDF82" w14:textId="77777777" w:rsidR="006B58B9" w:rsidRPr="002F2658" w:rsidRDefault="006B58B9" w:rsidP="003D000D">
            <w:pPr>
              <w:rPr>
                <w:lang w:val="lt-LT"/>
              </w:rPr>
            </w:pPr>
            <w:r w:rsidRPr="002F2658">
              <w:rPr>
                <w:lang w:val="lt-LT"/>
              </w:rPr>
              <w:t>Jonas</w:t>
            </w:r>
          </w:p>
        </w:tc>
        <w:tc>
          <w:tcPr>
            <w:tcW w:w="1598" w:type="dxa"/>
          </w:tcPr>
          <w:p w14:paraId="456E7583" w14:textId="77777777" w:rsidR="006B58B9" w:rsidRPr="002F2658" w:rsidRDefault="006B58B9" w:rsidP="003D000D">
            <w:pPr>
              <w:rPr>
                <w:lang w:val="lt-LT"/>
              </w:rPr>
            </w:pPr>
            <w:r w:rsidRPr="002F2658">
              <w:rPr>
                <w:lang w:val="lt-LT"/>
              </w:rPr>
              <w:t>V</w:t>
            </w:r>
          </w:p>
        </w:tc>
        <w:tc>
          <w:tcPr>
            <w:tcW w:w="1366" w:type="dxa"/>
          </w:tcPr>
          <w:p w14:paraId="399F0306" w14:textId="77777777" w:rsidR="006B58B9" w:rsidRPr="002F2658" w:rsidRDefault="006B58B9" w:rsidP="003D000D">
            <w:pPr>
              <w:rPr>
                <w:lang w:val="lt-LT"/>
              </w:rPr>
            </w:pPr>
            <w:r w:rsidRPr="002F2658">
              <w:rPr>
                <w:lang w:val="lt-LT"/>
              </w:rPr>
              <w:t>V</w:t>
            </w:r>
          </w:p>
        </w:tc>
        <w:tc>
          <w:tcPr>
            <w:tcW w:w="1862" w:type="dxa"/>
          </w:tcPr>
          <w:p w14:paraId="2443CE41" w14:textId="77777777" w:rsidR="006B58B9" w:rsidRPr="002F2658" w:rsidRDefault="006B58B9" w:rsidP="003D000D">
            <w:pPr>
              <w:rPr>
                <w:lang w:val="lt-LT"/>
              </w:rPr>
            </w:pPr>
          </w:p>
        </w:tc>
        <w:tc>
          <w:tcPr>
            <w:tcW w:w="1387" w:type="dxa"/>
          </w:tcPr>
          <w:p w14:paraId="4071A58C" w14:textId="77777777" w:rsidR="006B58B9" w:rsidRPr="002F2658" w:rsidRDefault="006B58B9" w:rsidP="003D000D">
            <w:pPr>
              <w:rPr>
                <w:lang w:val="lt-LT"/>
              </w:rPr>
            </w:pPr>
          </w:p>
        </w:tc>
        <w:tc>
          <w:tcPr>
            <w:tcW w:w="1369" w:type="dxa"/>
          </w:tcPr>
          <w:p w14:paraId="6517C8C7" w14:textId="77777777" w:rsidR="006B58B9" w:rsidRPr="002F2658" w:rsidRDefault="006B58B9" w:rsidP="003D000D">
            <w:pPr>
              <w:rPr>
                <w:lang w:val="lt-LT"/>
              </w:rPr>
            </w:pPr>
          </w:p>
        </w:tc>
      </w:tr>
      <w:tr w:rsidR="006B58B9" w:rsidRPr="002F2658" w14:paraId="464A0567" w14:textId="5C7E5508" w:rsidTr="006B58B9">
        <w:trPr>
          <w:trHeight w:val="352"/>
        </w:trPr>
        <w:tc>
          <w:tcPr>
            <w:tcW w:w="2052" w:type="dxa"/>
          </w:tcPr>
          <w:p w14:paraId="0463AB99" w14:textId="77777777" w:rsidR="006B58B9" w:rsidRPr="002F2658" w:rsidRDefault="006B58B9" w:rsidP="003D000D">
            <w:pPr>
              <w:rPr>
                <w:lang w:val="lt-LT"/>
              </w:rPr>
            </w:pPr>
            <w:r w:rsidRPr="002F2658">
              <w:rPr>
                <w:lang w:val="lt-LT"/>
              </w:rPr>
              <w:t>Kęstutis</w:t>
            </w:r>
          </w:p>
        </w:tc>
        <w:tc>
          <w:tcPr>
            <w:tcW w:w="1598" w:type="dxa"/>
          </w:tcPr>
          <w:p w14:paraId="7EBAAEF8" w14:textId="77777777" w:rsidR="006B58B9" w:rsidRPr="002F2658" w:rsidRDefault="006B58B9" w:rsidP="003D000D">
            <w:pPr>
              <w:rPr>
                <w:lang w:val="lt-LT"/>
              </w:rPr>
            </w:pPr>
          </w:p>
        </w:tc>
        <w:tc>
          <w:tcPr>
            <w:tcW w:w="1366" w:type="dxa"/>
          </w:tcPr>
          <w:p w14:paraId="5AD76E9B" w14:textId="77777777" w:rsidR="006B58B9" w:rsidRPr="002F2658" w:rsidRDefault="006B58B9" w:rsidP="003D000D">
            <w:pPr>
              <w:rPr>
                <w:lang w:val="lt-LT"/>
              </w:rPr>
            </w:pPr>
            <w:r w:rsidRPr="002F2658">
              <w:rPr>
                <w:lang w:val="lt-LT"/>
              </w:rPr>
              <w:t>V</w:t>
            </w:r>
          </w:p>
        </w:tc>
        <w:tc>
          <w:tcPr>
            <w:tcW w:w="1862" w:type="dxa"/>
          </w:tcPr>
          <w:p w14:paraId="15BB1CBC" w14:textId="1BCF84DB" w:rsidR="006B58B9" w:rsidRPr="002F2658" w:rsidRDefault="006B58B9" w:rsidP="003D000D">
            <w:pPr>
              <w:rPr>
                <w:lang w:val="lt-LT"/>
              </w:rPr>
            </w:pPr>
          </w:p>
        </w:tc>
        <w:tc>
          <w:tcPr>
            <w:tcW w:w="1387" w:type="dxa"/>
          </w:tcPr>
          <w:p w14:paraId="1714EB48" w14:textId="77777777" w:rsidR="006B58B9" w:rsidRPr="002F2658" w:rsidRDefault="006B58B9" w:rsidP="003D000D">
            <w:pPr>
              <w:rPr>
                <w:lang w:val="lt-LT"/>
              </w:rPr>
            </w:pPr>
          </w:p>
        </w:tc>
        <w:tc>
          <w:tcPr>
            <w:tcW w:w="1369" w:type="dxa"/>
          </w:tcPr>
          <w:p w14:paraId="7590EC78" w14:textId="77777777" w:rsidR="006B58B9" w:rsidRPr="002F2658" w:rsidRDefault="006B58B9" w:rsidP="003D000D">
            <w:pPr>
              <w:rPr>
                <w:lang w:val="lt-LT"/>
              </w:rPr>
            </w:pPr>
          </w:p>
        </w:tc>
      </w:tr>
      <w:tr w:rsidR="006B58B9" w:rsidRPr="002F2658" w14:paraId="0D2E0C6A" w14:textId="53CCAC42" w:rsidTr="006B58B9">
        <w:trPr>
          <w:trHeight w:val="352"/>
        </w:trPr>
        <w:tc>
          <w:tcPr>
            <w:tcW w:w="2052" w:type="dxa"/>
          </w:tcPr>
          <w:p w14:paraId="20BE2799" w14:textId="77777777" w:rsidR="006B58B9" w:rsidRPr="002F2658" w:rsidRDefault="006B58B9" w:rsidP="003D000D">
            <w:pPr>
              <w:rPr>
                <w:lang w:val="lt-LT"/>
              </w:rPr>
            </w:pPr>
            <w:r w:rsidRPr="002F2658">
              <w:rPr>
                <w:lang w:val="lt-LT"/>
              </w:rPr>
              <w:t>Petras</w:t>
            </w:r>
          </w:p>
        </w:tc>
        <w:tc>
          <w:tcPr>
            <w:tcW w:w="1598" w:type="dxa"/>
          </w:tcPr>
          <w:p w14:paraId="3A01D0A1" w14:textId="77777777" w:rsidR="006B58B9" w:rsidRPr="002F2658" w:rsidRDefault="006B58B9" w:rsidP="003D000D">
            <w:pPr>
              <w:rPr>
                <w:lang w:val="lt-LT"/>
              </w:rPr>
            </w:pPr>
          </w:p>
        </w:tc>
        <w:tc>
          <w:tcPr>
            <w:tcW w:w="1366" w:type="dxa"/>
          </w:tcPr>
          <w:p w14:paraId="72AD853B" w14:textId="77777777" w:rsidR="006B58B9" w:rsidRPr="002F2658" w:rsidRDefault="006B58B9" w:rsidP="003D000D">
            <w:pPr>
              <w:rPr>
                <w:lang w:val="lt-LT"/>
              </w:rPr>
            </w:pPr>
            <w:r w:rsidRPr="002F2658">
              <w:rPr>
                <w:lang w:val="lt-LT"/>
              </w:rPr>
              <w:t>V</w:t>
            </w:r>
          </w:p>
        </w:tc>
        <w:tc>
          <w:tcPr>
            <w:tcW w:w="1862" w:type="dxa"/>
          </w:tcPr>
          <w:p w14:paraId="05DD12FC" w14:textId="19B04EE6" w:rsidR="006B58B9" w:rsidRPr="002F2658" w:rsidRDefault="00E1298F" w:rsidP="003D000D">
            <w:pPr>
              <w:keepNext/>
              <w:rPr>
                <w:lang w:val="lt-LT"/>
              </w:rPr>
            </w:pPr>
            <w:r w:rsidRPr="002F2658">
              <w:rPr>
                <w:lang w:val="lt-LT"/>
              </w:rPr>
              <w:t>V</w:t>
            </w:r>
          </w:p>
        </w:tc>
        <w:tc>
          <w:tcPr>
            <w:tcW w:w="1387" w:type="dxa"/>
          </w:tcPr>
          <w:p w14:paraId="586E5EC2" w14:textId="3400B1C3" w:rsidR="006B58B9" w:rsidRPr="002F2658" w:rsidRDefault="006B58B9" w:rsidP="003D000D">
            <w:pPr>
              <w:keepNext/>
              <w:rPr>
                <w:lang w:val="lt-LT"/>
              </w:rPr>
            </w:pPr>
          </w:p>
        </w:tc>
        <w:tc>
          <w:tcPr>
            <w:tcW w:w="1369" w:type="dxa"/>
          </w:tcPr>
          <w:p w14:paraId="6DF932C5" w14:textId="77777777" w:rsidR="006B58B9" w:rsidRPr="002F2658" w:rsidRDefault="006B58B9" w:rsidP="003D000D">
            <w:pPr>
              <w:keepNext/>
              <w:rPr>
                <w:lang w:val="lt-LT"/>
              </w:rPr>
            </w:pPr>
          </w:p>
        </w:tc>
      </w:tr>
      <w:tr w:rsidR="006B58B9" w:rsidRPr="002F2658" w14:paraId="25CF94CE" w14:textId="77777777" w:rsidTr="006B58B9">
        <w:trPr>
          <w:trHeight w:val="352"/>
        </w:trPr>
        <w:tc>
          <w:tcPr>
            <w:tcW w:w="2052" w:type="dxa"/>
          </w:tcPr>
          <w:p w14:paraId="4A6226B9" w14:textId="75E5DF45" w:rsidR="006B58B9" w:rsidRPr="002F2658" w:rsidRDefault="006B58B9" w:rsidP="003D000D">
            <w:pPr>
              <w:rPr>
                <w:lang w:val="lt-LT"/>
              </w:rPr>
            </w:pPr>
            <w:r w:rsidRPr="002F2658">
              <w:rPr>
                <w:lang w:val="lt-LT"/>
              </w:rPr>
              <w:t>Mantas</w:t>
            </w:r>
          </w:p>
        </w:tc>
        <w:tc>
          <w:tcPr>
            <w:tcW w:w="1598" w:type="dxa"/>
          </w:tcPr>
          <w:p w14:paraId="32745549" w14:textId="03287AFD" w:rsidR="006B58B9" w:rsidRPr="002F2658" w:rsidRDefault="00E1298F" w:rsidP="003D000D">
            <w:pPr>
              <w:rPr>
                <w:lang w:val="lt-LT"/>
              </w:rPr>
            </w:pPr>
            <w:r w:rsidRPr="002F2658">
              <w:rPr>
                <w:lang w:val="lt-LT"/>
              </w:rPr>
              <w:t>V</w:t>
            </w:r>
          </w:p>
        </w:tc>
        <w:tc>
          <w:tcPr>
            <w:tcW w:w="1366" w:type="dxa"/>
          </w:tcPr>
          <w:p w14:paraId="33F88F56" w14:textId="0EB35EFE" w:rsidR="006B58B9" w:rsidRPr="002F2658" w:rsidRDefault="006B58B9" w:rsidP="003D000D">
            <w:pPr>
              <w:rPr>
                <w:lang w:val="lt-LT"/>
              </w:rPr>
            </w:pPr>
            <w:r w:rsidRPr="002F2658">
              <w:rPr>
                <w:lang w:val="lt-LT"/>
              </w:rPr>
              <w:t>V</w:t>
            </w:r>
          </w:p>
        </w:tc>
        <w:tc>
          <w:tcPr>
            <w:tcW w:w="1862" w:type="dxa"/>
          </w:tcPr>
          <w:p w14:paraId="619FAA76" w14:textId="124FF2BE" w:rsidR="006B58B9" w:rsidRPr="002F2658" w:rsidRDefault="006B58B9" w:rsidP="003D000D">
            <w:pPr>
              <w:keepNext/>
              <w:rPr>
                <w:lang w:val="lt-LT"/>
              </w:rPr>
            </w:pPr>
            <w:r w:rsidRPr="002F2658">
              <w:rPr>
                <w:lang w:val="lt-LT"/>
              </w:rPr>
              <w:t>V</w:t>
            </w:r>
          </w:p>
        </w:tc>
        <w:tc>
          <w:tcPr>
            <w:tcW w:w="1387" w:type="dxa"/>
          </w:tcPr>
          <w:p w14:paraId="455B5100" w14:textId="20202CE8" w:rsidR="006B58B9" w:rsidRPr="002F2658" w:rsidRDefault="006B58B9" w:rsidP="003D000D">
            <w:pPr>
              <w:keepNext/>
              <w:rPr>
                <w:lang w:val="lt-LT"/>
              </w:rPr>
            </w:pPr>
            <w:r w:rsidRPr="002F2658">
              <w:rPr>
                <w:lang w:val="lt-LT"/>
              </w:rPr>
              <w:t>V</w:t>
            </w:r>
          </w:p>
        </w:tc>
        <w:tc>
          <w:tcPr>
            <w:tcW w:w="1369" w:type="dxa"/>
          </w:tcPr>
          <w:p w14:paraId="5B3F4890" w14:textId="0D677782" w:rsidR="006B58B9" w:rsidRPr="002F2658" w:rsidRDefault="006B58B9" w:rsidP="003D000D">
            <w:pPr>
              <w:keepNext/>
              <w:rPr>
                <w:lang w:val="lt-LT"/>
              </w:rPr>
            </w:pPr>
            <w:r w:rsidRPr="002F2658">
              <w:rPr>
                <w:lang w:val="lt-LT"/>
              </w:rPr>
              <w:t>V</w:t>
            </w:r>
          </w:p>
        </w:tc>
      </w:tr>
      <w:tr w:rsidR="006B58B9" w:rsidRPr="002F2658" w14:paraId="367B88B0" w14:textId="77777777" w:rsidTr="006B58B9">
        <w:trPr>
          <w:trHeight w:val="352"/>
        </w:trPr>
        <w:tc>
          <w:tcPr>
            <w:tcW w:w="2052" w:type="dxa"/>
          </w:tcPr>
          <w:p w14:paraId="02CDF0E2" w14:textId="0BE83DD4" w:rsidR="006B58B9" w:rsidRPr="002F2658" w:rsidRDefault="006B58B9" w:rsidP="003D000D">
            <w:pPr>
              <w:rPr>
                <w:lang w:val="lt-LT"/>
              </w:rPr>
            </w:pPr>
            <w:r w:rsidRPr="002F2658">
              <w:rPr>
                <w:lang w:val="lt-LT"/>
              </w:rPr>
              <w:lastRenderedPageBreak/>
              <w:t>Benas</w:t>
            </w:r>
          </w:p>
        </w:tc>
        <w:tc>
          <w:tcPr>
            <w:tcW w:w="1598" w:type="dxa"/>
          </w:tcPr>
          <w:p w14:paraId="319ED210" w14:textId="77777777" w:rsidR="006B58B9" w:rsidRPr="002F2658" w:rsidRDefault="006B58B9" w:rsidP="003D000D">
            <w:pPr>
              <w:rPr>
                <w:lang w:val="lt-LT"/>
              </w:rPr>
            </w:pPr>
          </w:p>
        </w:tc>
        <w:tc>
          <w:tcPr>
            <w:tcW w:w="1366" w:type="dxa"/>
          </w:tcPr>
          <w:p w14:paraId="34ED7FFD" w14:textId="6798A17D" w:rsidR="006B58B9" w:rsidRPr="002F2658" w:rsidRDefault="006B58B9" w:rsidP="003D000D">
            <w:pPr>
              <w:rPr>
                <w:lang w:val="lt-LT"/>
              </w:rPr>
            </w:pPr>
            <w:r w:rsidRPr="002F2658">
              <w:rPr>
                <w:lang w:val="lt-LT"/>
              </w:rPr>
              <w:t>V</w:t>
            </w:r>
          </w:p>
        </w:tc>
        <w:tc>
          <w:tcPr>
            <w:tcW w:w="1862" w:type="dxa"/>
          </w:tcPr>
          <w:p w14:paraId="1653E507" w14:textId="77777777" w:rsidR="006B58B9" w:rsidRPr="002F2658" w:rsidRDefault="006B58B9" w:rsidP="003D000D">
            <w:pPr>
              <w:keepNext/>
              <w:rPr>
                <w:lang w:val="lt-LT"/>
              </w:rPr>
            </w:pPr>
          </w:p>
        </w:tc>
        <w:tc>
          <w:tcPr>
            <w:tcW w:w="1387" w:type="dxa"/>
          </w:tcPr>
          <w:p w14:paraId="2B860866" w14:textId="65783071" w:rsidR="006B58B9" w:rsidRPr="002F2658" w:rsidRDefault="006B58B9" w:rsidP="003D000D">
            <w:pPr>
              <w:keepNext/>
              <w:rPr>
                <w:lang w:val="lt-LT"/>
              </w:rPr>
            </w:pPr>
            <w:r w:rsidRPr="002F2658">
              <w:rPr>
                <w:lang w:val="lt-LT"/>
              </w:rPr>
              <w:t>V</w:t>
            </w:r>
          </w:p>
        </w:tc>
        <w:tc>
          <w:tcPr>
            <w:tcW w:w="1369" w:type="dxa"/>
          </w:tcPr>
          <w:p w14:paraId="4FFCF623" w14:textId="77777777" w:rsidR="006B58B9" w:rsidRPr="002F2658" w:rsidRDefault="006B58B9" w:rsidP="002F2658">
            <w:pPr>
              <w:keepNext/>
              <w:rPr>
                <w:lang w:val="lt-LT"/>
              </w:rPr>
            </w:pPr>
          </w:p>
        </w:tc>
      </w:tr>
    </w:tbl>
    <w:p w14:paraId="79935682" w14:textId="59A2013F" w:rsidR="00FE7801" w:rsidRPr="009138EE" w:rsidRDefault="002F2658" w:rsidP="009138EE">
      <w:pPr>
        <w:pStyle w:val="Caption"/>
        <w:rPr>
          <w:lang w:val="lt-LT"/>
        </w:rPr>
      </w:pPr>
      <w:r w:rsidRPr="002F2658">
        <w:rPr>
          <w:lang w:val="lt-LT"/>
        </w:rPr>
        <w:t xml:space="preserve">Lentelė </w:t>
      </w:r>
      <w:r w:rsidRPr="002F2658">
        <w:rPr>
          <w:lang w:val="lt-LT"/>
        </w:rPr>
        <w:fldChar w:fldCharType="begin"/>
      </w:r>
      <w:r w:rsidRPr="002F2658">
        <w:rPr>
          <w:lang w:val="lt-LT"/>
        </w:rPr>
        <w:instrText xml:space="preserve"> SEQ Lentelė \* ARABIC </w:instrText>
      </w:r>
      <w:r w:rsidRPr="002F2658">
        <w:rPr>
          <w:lang w:val="lt-LT"/>
        </w:rPr>
        <w:fldChar w:fldCharType="separate"/>
      </w:r>
      <w:r w:rsidRPr="002F2658">
        <w:rPr>
          <w:noProof/>
          <w:lang w:val="lt-LT"/>
        </w:rPr>
        <w:t>1</w:t>
      </w:r>
      <w:r w:rsidRPr="002F2658">
        <w:rPr>
          <w:lang w:val="lt-LT"/>
        </w:rPr>
        <w:fldChar w:fldCharType="end"/>
      </w:r>
      <w:r w:rsidRPr="002F2658">
        <w:rPr>
          <w:lang w:val="lt-LT"/>
        </w:rPr>
        <w:t xml:space="preserve"> </w:t>
      </w:r>
      <w:r w:rsidRPr="002F2658">
        <w:rPr>
          <w:lang w:val="lt-LT"/>
        </w:rPr>
        <w:t>Rolių pavyzdys</w:t>
      </w:r>
    </w:p>
    <w:p w14:paraId="590B50F0" w14:textId="1AFC7001" w:rsidR="00B21595" w:rsidRPr="002F2658" w:rsidRDefault="006B58B9" w:rsidP="00B21595">
      <w:pPr>
        <w:rPr>
          <w:lang w:val="lt-LT"/>
        </w:rPr>
      </w:pPr>
      <w:r w:rsidRPr="002F2658">
        <w:rPr>
          <w:lang w:val="lt-LT"/>
        </w:rPr>
        <w:t xml:space="preserve">Pavyzdinėje naudotojų prieigos valdymo matricoje, matome, kad tinka naudoti hierarchinę </w:t>
      </w:r>
      <w:r w:rsidR="00E1298F" w:rsidRPr="002F2658">
        <w:rPr>
          <w:lang w:val="lt-LT"/>
        </w:rPr>
        <w:t>rolių valdymą. Šitas metodas tinka, nes yra naudotojo posistemė, kuri siejasi su visomis kitomis rolėmis. Prie finansų posistemė yra susieta irgi su paprasto naudotojo posisteme. Finansininkas nebūtinai turi prižiūrėti finansus, bet gali užsisakyti ir asmenines paslaugas su vienu prisijungimu. Įmonės posistemė yra surišta su visomis kitomis posistemės. Įmonės vadovui, gali reikėti prieiti prie finansų posistemės, darbuotojų posistemės ir kitų posistemių, todėl ja reikia suteikti nemaža prieigą prie posistemių.</w:t>
      </w:r>
      <w:r w:rsidR="000F5C8D" w:rsidRPr="002F2658">
        <w:rPr>
          <w:lang w:val="lt-LT"/>
        </w:rPr>
        <w:t xml:space="preserve"> Kad veiktų hierarchinė sistema, turi būti nustatytos taisyklės, kaip turi veikti hierarchija.</w:t>
      </w:r>
    </w:p>
    <w:p w14:paraId="21D78CEA" w14:textId="29783F73" w:rsidR="00B21595" w:rsidRDefault="000C64DC" w:rsidP="00475B61">
      <w:pPr>
        <w:pStyle w:val="Heading2"/>
        <w:spacing w:after="240"/>
        <w:rPr>
          <w:lang w:val="lt-LT"/>
        </w:rPr>
      </w:pPr>
      <w:bookmarkStart w:id="34" w:name="_Toc106674908"/>
      <w:r w:rsidRPr="002F2658">
        <w:rPr>
          <w:lang w:val="lt-LT"/>
        </w:rPr>
        <w:t>D</w:t>
      </w:r>
      <w:r w:rsidR="00B21595" w:rsidRPr="002F2658">
        <w:rPr>
          <w:lang w:val="lt-LT"/>
        </w:rPr>
        <w:t>uomenų struktūra</w:t>
      </w:r>
      <w:bookmarkEnd w:id="34"/>
    </w:p>
    <w:p w14:paraId="0526E4D7" w14:textId="5BDCAC4D" w:rsidR="002F2658" w:rsidRPr="002F2658" w:rsidRDefault="00475B61" w:rsidP="002F2658">
      <w:pPr>
        <w:rPr>
          <w:lang w:val="lt-LT"/>
        </w:rPr>
      </w:pPr>
      <w:r>
        <w:rPr>
          <w:lang w:val="lt-LT"/>
        </w:rPr>
        <w:t>Naudojant rolėmis pagrįstą prieigos metodą, kuris yra skirtas puslapių aplikacijoms reikia sudaryti, bent paprastą duomenų architektūrą. Kadangi bus naudojama hierarchinės rolės, duomenų bazę bus šiek tiek lengviau valdyti, kadangi nelieka naudotojų dublikatu.</w:t>
      </w:r>
    </w:p>
    <w:p w14:paraId="00147180" w14:textId="77777777" w:rsidR="002F2658" w:rsidRPr="002F2658" w:rsidRDefault="002F2658" w:rsidP="009138EE">
      <w:pPr>
        <w:keepNext/>
        <w:jc w:val="center"/>
        <w:rPr>
          <w:lang w:val="lt-LT"/>
        </w:rPr>
      </w:pPr>
      <w:r w:rsidRPr="002F2658">
        <w:rPr>
          <w:noProof/>
          <w:lang w:val="lt-LT"/>
        </w:rPr>
        <w:drawing>
          <wp:inline distT="0" distB="0" distL="0" distR="0" wp14:anchorId="56421A38" wp14:editId="59735CD5">
            <wp:extent cx="5899372" cy="288692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1">
                      <a:extLst>
                        <a:ext uri="{28A0092B-C50C-407E-A947-70E740481C1C}">
                          <a14:useLocalDpi xmlns:a14="http://schemas.microsoft.com/office/drawing/2010/main" val="0"/>
                        </a:ext>
                      </a:extLst>
                    </a:blip>
                    <a:stretch>
                      <a:fillRect/>
                    </a:stretch>
                  </pic:blipFill>
                  <pic:spPr>
                    <a:xfrm>
                      <a:off x="0" y="0"/>
                      <a:ext cx="6100253" cy="2985231"/>
                    </a:xfrm>
                    <a:prstGeom prst="rect">
                      <a:avLst/>
                    </a:prstGeom>
                  </pic:spPr>
                </pic:pic>
              </a:graphicData>
            </a:graphic>
          </wp:inline>
        </w:drawing>
      </w:r>
    </w:p>
    <w:p w14:paraId="6405C437" w14:textId="1CBC2375" w:rsidR="00475B61" w:rsidRDefault="002F2658" w:rsidP="002F2658">
      <w:pPr>
        <w:pStyle w:val="Caption"/>
        <w:rPr>
          <w:lang w:val="lt-LT"/>
        </w:rPr>
      </w:pPr>
      <w:bookmarkStart w:id="35" w:name="_Toc106674868"/>
      <w:r w:rsidRPr="002F2658">
        <w:rPr>
          <w:lang w:val="lt-LT"/>
        </w:rPr>
        <w:t xml:space="preserve">Pav. </w:t>
      </w:r>
      <w:r w:rsidRPr="002F2658">
        <w:rPr>
          <w:lang w:val="lt-LT"/>
        </w:rPr>
        <w:fldChar w:fldCharType="begin"/>
      </w:r>
      <w:r w:rsidRPr="002F2658">
        <w:rPr>
          <w:lang w:val="lt-LT"/>
        </w:rPr>
        <w:instrText xml:space="preserve"> SEQ Pav. \* ARABIC </w:instrText>
      </w:r>
      <w:r w:rsidRPr="002F2658">
        <w:rPr>
          <w:lang w:val="lt-LT"/>
        </w:rPr>
        <w:fldChar w:fldCharType="separate"/>
      </w:r>
      <w:r w:rsidRPr="002F2658">
        <w:rPr>
          <w:noProof/>
          <w:lang w:val="lt-LT"/>
        </w:rPr>
        <w:t>13</w:t>
      </w:r>
      <w:r w:rsidRPr="002F2658">
        <w:rPr>
          <w:lang w:val="lt-LT"/>
        </w:rPr>
        <w:fldChar w:fldCharType="end"/>
      </w:r>
      <w:r w:rsidRPr="002F2658">
        <w:rPr>
          <w:lang w:val="lt-LT"/>
        </w:rPr>
        <w:t xml:space="preserve"> Duomenų bazės pavyzdinė struktūra</w:t>
      </w:r>
      <w:bookmarkEnd w:id="35"/>
    </w:p>
    <w:p w14:paraId="54E7D3FA" w14:textId="4610D1D3" w:rsidR="009138EE" w:rsidRDefault="00486D0B" w:rsidP="007036E6">
      <w:pPr>
        <w:rPr>
          <w:lang w:val="lt-LT"/>
        </w:rPr>
      </w:pPr>
      <w:r>
        <w:rPr>
          <w:lang w:val="lt-LT"/>
        </w:rPr>
        <w:t xml:space="preserve">Buvo nubraižyta paprasta schema, kuri padeda orientuotis, kaip turėtų atrodyti duomenų bazė. Taigi duomenų bazėje yra Įmonės sąrašai, rolių sąrašai, rolės ir kitos lentelės. Pagrindinės lentelės yra rolių sąrašai ir pačios rolės. Rolių sąrašai yra susieti su kitomis lentelėmis. </w:t>
      </w:r>
      <w:r w:rsidR="00BB4AD6">
        <w:rPr>
          <w:lang w:val="lt-LT"/>
        </w:rPr>
        <w:t>Rolių lentelėje yra pagrindinės rolės, kurias naudos būsima sistema. Rolių sąrašuose yra naudotojai kurie yra susieti su kitomis lentelėmis. Rolių tikrinimo metus, naudotojas yra surandamas rolių sąraše ir</w:t>
      </w:r>
      <w:r w:rsidR="00892767">
        <w:rPr>
          <w:lang w:val="lt-LT"/>
        </w:rPr>
        <w:t xml:space="preserve"> patikrinamas ar turi tam skitą prieigą prie posistemės.</w:t>
      </w:r>
    </w:p>
    <w:p w14:paraId="0E4E6139" w14:textId="77777777" w:rsidR="009138EE" w:rsidRDefault="009138EE">
      <w:pPr>
        <w:rPr>
          <w:lang w:val="lt-LT"/>
        </w:rPr>
      </w:pPr>
      <w:r>
        <w:rPr>
          <w:lang w:val="lt-LT"/>
        </w:rPr>
        <w:br w:type="page"/>
      </w:r>
    </w:p>
    <w:p w14:paraId="64E1D0B6" w14:textId="77777777" w:rsidR="002F36EA" w:rsidRPr="002F2658" w:rsidRDefault="002F36EA" w:rsidP="007036E6">
      <w:pPr>
        <w:rPr>
          <w:lang w:val="lt-LT"/>
        </w:rPr>
      </w:pPr>
    </w:p>
    <w:p w14:paraId="36A78EF3" w14:textId="615778A6" w:rsidR="00E31B5A" w:rsidRPr="002F2658" w:rsidRDefault="00BF7339" w:rsidP="00AB5668">
      <w:pPr>
        <w:pStyle w:val="Heading1"/>
        <w:spacing w:after="240"/>
        <w:rPr>
          <w:lang w:val="lt-LT"/>
        </w:rPr>
      </w:pPr>
      <w:bookmarkStart w:id="36" w:name="_Toc106674909"/>
      <w:r w:rsidRPr="002F2658">
        <w:rPr>
          <w:lang w:val="lt-LT"/>
        </w:rPr>
        <w:t>Išvados</w:t>
      </w:r>
      <w:bookmarkEnd w:id="36"/>
      <w:r w:rsidRPr="002F2658">
        <w:rPr>
          <w:lang w:val="lt-LT"/>
        </w:rPr>
        <w:t xml:space="preserve"> </w:t>
      </w:r>
    </w:p>
    <w:p w14:paraId="2E0E247E" w14:textId="00456A2E" w:rsidR="00D10D52" w:rsidRPr="002F2658" w:rsidRDefault="00D10D52" w:rsidP="00967B3B">
      <w:pPr>
        <w:pStyle w:val="ListParagraph"/>
        <w:numPr>
          <w:ilvl w:val="0"/>
          <w:numId w:val="4"/>
        </w:numPr>
        <w:rPr>
          <w:lang w:val="lt-LT"/>
        </w:rPr>
      </w:pPr>
      <w:r w:rsidRPr="002F2658">
        <w:rPr>
          <w:lang w:val="lt-LT"/>
        </w:rPr>
        <w:t>Išanalizavus žiniatinklio programų prieigos valdymo problemas pastebėta, kad kuriant prieigos valdymo modelį yra ne viena problema su kuria susiduriama. Visos problemos gali būti suskirstytos į tris pagrindines problemas. Pirmiausia tai yra žinomiausia problema duomenų apsaugos problema. Kita viena iš pagrindinių problemų yra naudotojo konfidencialumas, apie kurį reikia pagalvoti. Paskutinė didelė problema yra sistemos prieiga, reikia pagalvoti apie sistemos apkrovą naudojant prieigos valdymo metodą. Žinoma yra ir kitų problemų su kuriomis galima susidurti.</w:t>
      </w:r>
    </w:p>
    <w:p w14:paraId="6450D85F" w14:textId="237080E9" w:rsidR="00A146F6" w:rsidRPr="002F2658" w:rsidRDefault="00A146F6" w:rsidP="00967B3B">
      <w:pPr>
        <w:pStyle w:val="ListParagraph"/>
        <w:numPr>
          <w:ilvl w:val="0"/>
          <w:numId w:val="4"/>
        </w:numPr>
        <w:rPr>
          <w:lang w:val="lt-LT"/>
        </w:rPr>
      </w:pPr>
      <w:r w:rsidRPr="002F2658">
        <w:rPr>
          <w:lang w:val="lt-LT"/>
        </w:rPr>
        <w:t xml:space="preserve">Išanalizavus žiniatinklio programų prieigos valdymo metodus buvo pastebėta, kad jų yra daug ir </w:t>
      </w:r>
      <w:r w:rsidR="00076F50" w:rsidRPr="002F2658">
        <w:rPr>
          <w:lang w:val="lt-LT"/>
        </w:rPr>
        <w:t>skiriasi drastiškai nuo analizuojamo metodo, arba yra metodai yra paremti rolėmis grįsto valdymo metodu.</w:t>
      </w:r>
    </w:p>
    <w:p w14:paraId="40F366FC" w14:textId="78A79E43" w:rsidR="00076F50" w:rsidRPr="002F2658" w:rsidRDefault="00076F50" w:rsidP="00967B3B">
      <w:pPr>
        <w:pStyle w:val="ListParagraph"/>
        <w:numPr>
          <w:ilvl w:val="0"/>
          <w:numId w:val="4"/>
        </w:numPr>
        <w:rPr>
          <w:lang w:val="lt-LT"/>
        </w:rPr>
      </w:pPr>
      <w:r w:rsidRPr="002F2658">
        <w:rPr>
          <w:lang w:val="lt-LT"/>
        </w:rPr>
        <w:t>Atlikus rolėmis grįsto prieigos valdymo metodo analizę buvo suprasta, kad šitas metodas nėra toks lengvas kaip iš pradžių buvo galvota. Buvo pamatytą, kad jį panaudoti reikia daug žingsnių kuriuos reikia atlikti. Pastebėta kaip veikia naudotojų valdymas, rolių valdymas ir licencijų tvarkymas. Išsiaiškinta, kaip turėtų veikti prieigos valdym</w:t>
      </w:r>
      <w:r w:rsidR="00FD524A" w:rsidRPr="002F2658">
        <w:rPr>
          <w:lang w:val="lt-LT"/>
        </w:rPr>
        <w:t>as iš administratoriaus pusės.</w:t>
      </w:r>
    </w:p>
    <w:p w14:paraId="516F6E98" w14:textId="411F1657" w:rsidR="00157EB5" w:rsidRDefault="00157EB5" w:rsidP="00967B3B">
      <w:pPr>
        <w:pStyle w:val="ListParagraph"/>
        <w:numPr>
          <w:ilvl w:val="0"/>
          <w:numId w:val="4"/>
        </w:numPr>
        <w:rPr>
          <w:lang w:val="lt-LT"/>
        </w:rPr>
      </w:pPr>
      <w:r w:rsidRPr="002F2658">
        <w:rPr>
          <w:lang w:val="lt-LT"/>
        </w:rPr>
        <w:t>Buvo išanalizuota kur žiniatinklyje yra pritaikytas rolėmis grįstas metodas. Buvo pastebėta, kad yra metodų kurie remiasi rolių prieigos valdymo metodus svetainėse, kurios naudoja programinę įrangą susijusią tarp skirtingų puslapių. Taip pat buvo išsiaiškinta kad rolėmis grįstas prieigos valdymo metodas yra naudojamas debesų paslaugoms valdyti.</w:t>
      </w:r>
    </w:p>
    <w:p w14:paraId="1879AC85" w14:textId="71E95707" w:rsidR="00E31B5A" w:rsidRPr="00CD3014" w:rsidRDefault="00892767" w:rsidP="00CD3014">
      <w:pPr>
        <w:pStyle w:val="ListParagraph"/>
        <w:numPr>
          <w:ilvl w:val="0"/>
          <w:numId w:val="4"/>
        </w:numPr>
        <w:rPr>
          <w:lang w:val="lt-LT"/>
        </w:rPr>
      </w:pPr>
      <w:r>
        <w:rPr>
          <w:lang w:val="lt-LT"/>
        </w:rPr>
        <w:t xml:space="preserve">Buvo sukurta </w:t>
      </w:r>
      <w:r w:rsidR="006209BE">
        <w:rPr>
          <w:lang w:val="lt-LT"/>
        </w:rPr>
        <w:t xml:space="preserve">projekto vizija. Buvo sugalvota pavyzdinio projekto idėja. Sugalvota idėja buvo išvystyta iki projekto aprašymo ir schemų. Išsiaiškinus, kaip daugiau mažiau turi veikti projektas, buvo išsiaiškinta, kokie duomenys turi būti naudojami autentifikavimui ir prieigos suteikimui prie posistemių. Buvo </w:t>
      </w:r>
      <w:r w:rsidR="00704B6B">
        <w:rPr>
          <w:lang w:val="lt-LT"/>
        </w:rPr>
        <w:t xml:space="preserve">paanalizuotas teorinis rolėmis grįsto prieigos metodas. Paanalizavus teorinį modelį buvo pateiktas </w:t>
      </w:r>
      <w:r w:rsidR="00704B6B" w:rsidRPr="00704B6B">
        <w:rPr>
          <w:lang w:val="lt-LT"/>
        </w:rPr>
        <w:t>Rolėmis grįstas žiniatinklio programų prieigos valdymo metodas</w:t>
      </w:r>
      <w:r w:rsidR="00704B6B">
        <w:rPr>
          <w:lang w:val="lt-LT"/>
        </w:rPr>
        <w:t xml:space="preserve">. </w:t>
      </w:r>
      <w:r w:rsidR="00E31B5A" w:rsidRPr="00CD3014">
        <w:rPr>
          <w:lang w:val="lt-LT"/>
        </w:rPr>
        <w:br w:type="page"/>
      </w:r>
    </w:p>
    <w:p w14:paraId="3035C67A" w14:textId="77777777" w:rsidR="00E31B5A" w:rsidRPr="002F2658" w:rsidRDefault="00E31B5A" w:rsidP="00E31B5A">
      <w:pPr>
        <w:rPr>
          <w:lang w:val="lt-LT"/>
        </w:rPr>
      </w:pPr>
    </w:p>
    <w:p w14:paraId="10A76484" w14:textId="15374ABB" w:rsidR="00BF7339" w:rsidRPr="002F2658" w:rsidRDefault="00BC7EA0" w:rsidP="00D1641E">
      <w:pPr>
        <w:pStyle w:val="Heading1"/>
        <w:spacing w:after="240"/>
        <w:rPr>
          <w:lang w:val="lt-LT"/>
        </w:rPr>
      </w:pPr>
      <w:bookmarkStart w:id="37" w:name="_Toc106674910"/>
      <w:r w:rsidRPr="002F2658">
        <w:rPr>
          <w:lang w:val="lt-LT"/>
        </w:rPr>
        <w:t>Literatūros sąrašas</w:t>
      </w:r>
      <w:bookmarkEnd w:id="37"/>
    </w:p>
    <w:p w14:paraId="37E1A5EA" w14:textId="1185C4FC" w:rsidR="00D1641E" w:rsidRPr="002F2658" w:rsidRDefault="00653DA4" w:rsidP="00D1641E">
      <w:pPr>
        <w:widowControl w:val="0"/>
        <w:autoSpaceDE w:val="0"/>
        <w:autoSpaceDN w:val="0"/>
        <w:adjustRightInd w:val="0"/>
        <w:spacing w:line="240" w:lineRule="auto"/>
        <w:ind w:left="640" w:hanging="640"/>
        <w:rPr>
          <w:rFonts w:cs="Times New Roman"/>
          <w:noProof/>
          <w:szCs w:val="24"/>
          <w:lang w:val="lt-LT"/>
        </w:rPr>
      </w:pPr>
      <w:r w:rsidRPr="002F2658">
        <w:rPr>
          <w:rFonts w:cs="Times New Roman"/>
          <w:szCs w:val="24"/>
          <w:lang w:val="lt-LT"/>
        </w:rPr>
        <w:fldChar w:fldCharType="begin" w:fldLock="1"/>
      </w:r>
      <w:r w:rsidRPr="002F2658">
        <w:rPr>
          <w:rFonts w:cs="Times New Roman"/>
          <w:szCs w:val="24"/>
          <w:lang w:val="lt-LT"/>
        </w:rPr>
        <w:instrText xml:space="preserve">ADDIN Mendeley Bibliography CSL_BIBLIOGRAPHY </w:instrText>
      </w:r>
      <w:r w:rsidRPr="002F2658">
        <w:rPr>
          <w:rFonts w:cs="Times New Roman"/>
          <w:szCs w:val="24"/>
          <w:lang w:val="lt-LT"/>
        </w:rPr>
        <w:fldChar w:fldCharType="separate"/>
      </w:r>
      <w:r w:rsidR="00D1641E" w:rsidRPr="002F2658">
        <w:rPr>
          <w:rFonts w:cs="Times New Roman"/>
          <w:noProof/>
          <w:szCs w:val="24"/>
          <w:lang w:val="lt-LT"/>
        </w:rPr>
        <w:t>[1]</w:t>
      </w:r>
      <w:r w:rsidR="00D1641E" w:rsidRPr="002F2658">
        <w:rPr>
          <w:rFonts w:cs="Times New Roman"/>
          <w:noProof/>
          <w:szCs w:val="24"/>
          <w:lang w:val="lt-LT"/>
        </w:rPr>
        <w:tab/>
        <w:t xml:space="preserve">D. R. K. R. C. David F.Frraiolo, </w:t>
      </w:r>
      <w:r w:rsidR="00D1641E" w:rsidRPr="002F2658">
        <w:rPr>
          <w:rFonts w:cs="Times New Roman"/>
          <w:i/>
          <w:iCs/>
          <w:noProof/>
          <w:szCs w:val="24"/>
          <w:lang w:val="lt-LT"/>
        </w:rPr>
        <w:t>Role-Based Access Controll</w:t>
      </w:r>
      <w:r w:rsidR="00D1641E" w:rsidRPr="002F2658">
        <w:rPr>
          <w:rFonts w:cs="Times New Roman"/>
          <w:noProof/>
          <w:szCs w:val="24"/>
          <w:lang w:val="lt-LT"/>
        </w:rPr>
        <w:t>. 2003.</w:t>
      </w:r>
    </w:p>
    <w:p w14:paraId="66A6D15B" w14:textId="77777777" w:rsidR="00D1641E" w:rsidRPr="002F2658" w:rsidRDefault="00D1641E" w:rsidP="00D1641E">
      <w:pPr>
        <w:widowControl w:val="0"/>
        <w:autoSpaceDE w:val="0"/>
        <w:autoSpaceDN w:val="0"/>
        <w:adjustRightInd w:val="0"/>
        <w:spacing w:line="240" w:lineRule="auto"/>
        <w:ind w:left="640" w:hanging="640"/>
        <w:rPr>
          <w:rFonts w:cs="Times New Roman"/>
          <w:noProof/>
          <w:szCs w:val="24"/>
          <w:lang w:val="lt-LT"/>
        </w:rPr>
      </w:pPr>
      <w:r w:rsidRPr="002F2658">
        <w:rPr>
          <w:rFonts w:cs="Times New Roman"/>
          <w:noProof/>
          <w:szCs w:val="24"/>
          <w:lang w:val="lt-LT"/>
        </w:rPr>
        <w:t>[2]</w:t>
      </w:r>
      <w:r w:rsidRPr="002F2658">
        <w:rPr>
          <w:rFonts w:cs="Times New Roman"/>
          <w:noProof/>
          <w:szCs w:val="24"/>
          <w:lang w:val="lt-LT"/>
        </w:rPr>
        <w:tab/>
        <w:t xml:space="preserve">N. Mundbrod and M. Reichert, “Object-Specific Role-Based Access Control,” </w:t>
      </w:r>
      <w:r w:rsidRPr="002F2658">
        <w:rPr>
          <w:rFonts w:cs="Times New Roman"/>
          <w:i/>
          <w:iCs/>
          <w:noProof/>
          <w:szCs w:val="24"/>
          <w:lang w:val="lt-LT"/>
        </w:rPr>
        <w:t>Int. J. Coop. Inf. Syst.</w:t>
      </w:r>
      <w:r w:rsidRPr="002F2658">
        <w:rPr>
          <w:rFonts w:cs="Times New Roman"/>
          <w:noProof/>
          <w:szCs w:val="24"/>
          <w:lang w:val="lt-LT"/>
        </w:rPr>
        <w:t>, vol. 28, no. 1, pp. 1–30, 2019, doi: 10.1142/S0218843019500035.</w:t>
      </w:r>
    </w:p>
    <w:p w14:paraId="28BA779C" w14:textId="77777777" w:rsidR="00D1641E" w:rsidRPr="002F2658" w:rsidRDefault="00D1641E" w:rsidP="00D1641E">
      <w:pPr>
        <w:widowControl w:val="0"/>
        <w:autoSpaceDE w:val="0"/>
        <w:autoSpaceDN w:val="0"/>
        <w:adjustRightInd w:val="0"/>
        <w:spacing w:line="240" w:lineRule="auto"/>
        <w:ind w:left="640" w:hanging="640"/>
        <w:rPr>
          <w:rFonts w:cs="Times New Roman"/>
          <w:noProof/>
          <w:szCs w:val="24"/>
          <w:lang w:val="lt-LT"/>
        </w:rPr>
      </w:pPr>
      <w:r w:rsidRPr="002F2658">
        <w:rPr>
          <w:rFonts w:cs="Times New Roman"/>
          <w:noProof/>
          <w:szCs w:val="24"/>
          <w:lang w:val="lt-LT"/>
        </w:rPr>
        <w:t>[3]</w:t>
      </w:r>
      <w:r w:rsidRPr="002F2658">
        <w:rPr>
          <w:rFonts w:cs="Times New Roman"/>
          <w:noProof/>
          <w:szCs w:val="24"/>
          <w:lang w:val="lt-LT"/>
        </w:rPr>
        <w:tab/>
        <w:t xml:space="preserve">S. Bhatt, T. K. Pham, M. Gupta, J. Benson, J. Park, and R. Sandhu, “Attribute-Based Access Control for AWS Internet of Things and Secure Industries of the Future,” </w:t>
      </w:r>
      <w:r w:rsidRPr="002F2658">
        <w:rPr>
          <w:rFonts w:cs="Times New Roman"/>
          <w:i/>
          <w:iCs/>
          <w:noProof/>
          <w:szCs w:val="24"/>
          <w:lang w:val="lt-LT"/>
        </w:rPr>
        <w:t>IEEE Access</w:t>
      </w:r>
      <w:r w:rsidRPr="002F2658">
        <w:rPr>
          <w:rFonts w:cs="Times New Roman"/>
          <w:noProof/>
          <w:szCs w:val="24"/>
          <w:lang w:val="lt-LT"/>
        </w:rPr>
        <w:t>, vol. 9, pp. 107200–107223, 2021, doi: 10.1109/ACCESS.2021.3101218.</w:t>
      </w:r>
    </w:p>
    <w:p w14:paraId="148B7690" w14:textId="77777777" w:rsidR="00D1641E" w:rsidRPr="002F2658" w:rsidRDefault="00D1641E" w:rsidP="00D1641E">
      <w:pPr>
        <w:widowControl w:val="0"/>
        <w:autoSpaceDE w:val="0"/>
        <w:autoSpaceDN w:val="0"/>
        <w:adjustRightInd w:val="0"/>
        <w:spacing w:line="240" w:lineRule="auto"/>
        <w:ind w:left="640" w:hanging="640"/>
        <w:rPr>
          <w:rFonts w:cs="Times New Roman"/>
          <w:noProof/>
          <w:szCs w:val="24"/>
          <w:lang w:val="lt-LT"/>
        </w:rPr>
      </w:pPr>
      <w:r w:rsidRPr="002F2658">
        <w:rPr>
          <w:rFonts w:cs="Times New Roman"/>
          <w:noProof/>
          <w:szCs w:val="24"/>
          <w:lang w:val="lt-LT"/>
        </w:rPr>
        <w:t>[4]</w:t>
      </w:r>
      <w:r w:rsidRPr="002F2658">
        <w:rPr>
          <w:rFonts w:cs="Times New Roman"/>
          <w:noProof/>
          <w:szCs w:val="24"/>
          <w:lang w:val="lt-LT"/>
        </w:rPr>
        <w:tab/>
        <w:t xml:space="preserve">M. Belchior, D. Schwabe, and F. Silva Parreiras, “Role-based access control for model-driven web applications,” </w:t>
      </w:r>
      <w:r w:rsidRPr="002F2658">
        <w:rPr>
          <w:rFonts w:cs="Times New Roman"/>
          <w:i/>
          <w:iCs/>
          <w:noProof/>
          <w:szCs w:val="24"/>
          <w:lang w:val="lt-LT"/>
        </w:rPr>
        <w:t>Lect. Notes Comput. Sci. (including Subser. Lect. Notes Artif. Intell. Lect. Notes Bioinformatics)</w:t>
      </w:r>
      <w:r w:rsidRPr="002F2658">
        <w:rPr>
          <w:rFonts w:cs="Times New Roman"/>
          <w:noProof/>
          <w:szCs w:val="24"/>
          <w:lang w:val="lt-LT"/>
        </w:rPr>
        <w:t>, vol. 7387 LNCS, pp. 106–120, 2012, doi: 10.1007/978-3-642-31753-8_8.</w:t>
      </w:r>
    </w:p>
    <w:p w14:paraId="45503273" w14:textId="77777777" w:rsidR="00D1641E" w:rsidRPr="002F2658" w:rsidRDefault="00D1641E" w:rsidP="00D1641E">
      <w:pPr>
        <w:widowControl w:val="0"/>
        <w:autoSpaceDE w:val="0"/>
        <w:autoSpaceDN w:val="0"/>
        <w:adjustRightInd w:val="0"/>
        <w:spacing w:line="240" w:lineRule="auto"/>
        <w:ind w:left="640" w:hanging="640"/>
        <w:rPr>
          <w:rFonts w:cs="Times New Roman"/>
          <w:noProof/>
          <w:szCs w:val="24"/>
          <w:lang w:val="lt-LT"/>
        </w:rPr>
      </w:pPr>
      <w:r w:rsidRPr="002F2658">
        <w:rPr>
          <w:rFonts w:cs="Times New Roman"/>
          <w:noProof/>
          <w:szCs w:val="24"/>
          <w:lang w:val="lt-LT"/>
        </w:rPr>
        <w:t>[5]</w:t>
      </w:r>
      <w:r w:rsidRPr="002F2658">
        <w:rPr>
          <w:rFonts w:cs="Times New Roman"/>
          <w:noProof/>
          <w:szCs w:val="24"/>
          <w:lang w:val="lt-LT"/>
        </w:rPr>
        <w:tab/>
        <w:t xml:space="preserve">M. U. Aftab </w:t>
      </w:r>
      <w:r w:rsidRPr="002F2658">
        <w:rPr>
          <w:rFonts w:cs="Times New Roman"/>
          <w:i/>
          <w:iCs/>
          <w:noProof/>
          <w:szCs w:val="24"/>
          <w:lang w:val="lt-LT"/>
        </w:rPr>
        <w:t>et al.</w:t>
      </w:r>
      <w:r w:rsidRPr="002F2658">
        <w:rPr>
          <w:rFonts w:cs="Times New Roman"/>
          <w:noProof/>
          <w:szCs w:val="24"/>
          <w:lang w:val="lt-LT"/>
        </w:rPr>
        <w:t xml:space="preserve">, “Permission-based separation of duty in dynamic role-based access control model,” </w:t>
      </w:r>
      <w:r w:rsidRPr="002F2658">
        <w:rPr>
          <w:rFonts w:cs="Times New Roman"/>
          <w:i/>
          <w:iCs/>
          <w:noProof/>
          <w:szCs w:val="24"/>
          <w:lang w:val="lt-LT"/>
        </w:rPr>
        <w:t>Symmetry (Basel).</w:t>
      </w:r>
      <w:r w:rsidRPr="002F2658">
        <w:rPr>
          <w:rFonts w:cs="Times New Roman"/>
          <w:noProof/>
          <w:szCs w:val="24"/>
          <w:lang w:val="lt-LT"/>
        </w:rPr>
        <w:t>, vol. 11, no. 5, 2019, doi: 10.3390/sym11050669.</w:t>
      </w:r>
    </w:p>
    <w:p w14:paraId="30AC5233" w14:textId="77777777" w:rsidR="00D1641E" w:rsidRPr="002F2658" w:rsidRDefault="00D1641E" w:rsidP="00D1641E">
      <w:pPr>
        <w:widowControl w:val="0"/>
        <w:autoSpaceDE w:val="0"/>
        <w:autoSpaceDN w:val="0"/>
        <w:adjustRightInd w:val="0"/>
        <w:spacing w:line="240" w:lineRule="auto"/>
        <w:ind w:left="640" w:hanging="640"/>
        <w:rPr>
          <w:rFonts w:cs="Times New Roman"/>
          <w:noProof/>
          <w:szCs w:val="24"/>
          <w:lang w:val="lt-LT"/>
        </w:rPr>
      </w:pPr>
      <w:r w:rsidRPr="002F2658">
        <w:rPr>
          <w:rFonts w:cs="Times New Roman"/>
          <w:noProof/>
          <w:szCs w:val="24"/>
          <w:lang w:val="lt-LT"/>
        </w:rPr>
        <w:t>[6]</w:t>
      </w:r>
      <w:r w:rsidRPr="002F2658">
        <w:rPr>
          <w:rFonts w:cs="Times New Roman"/>
          <w:noProof/>
          <w:szCs w:val="24"/>
          <w:lang w:val="lt-LT"/>
        </w:rPr>
        <w:tab/>
        <w:t xml:space="preserve">J. P. Cruz, Y. Kaji, and N. Yanai, “RBAC-SC: Role-based access control using smart contract,” </w:t>
      </w:r>
      <w:r w:rsidRPr="002F2658">
        <w:rPr>
          <w:rFonts w:cs="Times New Roman"/>
          <w:i/>
          <w:iCs/>
          <w:noProof/>
          <w:szCs w:val="24"/>
          <w:lang w:val="lt-LT"/>
        </w:rPr>
        <w:t>IEEE Access</w:t>
      </w:r>
      <w:r w:rsidRPr="002F2658">
        <w:rPr>
          <w:rFonts w:cs="Times New Roman"/>
          <w:noProof/>
          <w:szCs w:val="24"/>
          <w:lang w:val="lt-LT"/>
        </w:rPr>
        <w:t>, vol. 6, no. c, pp. 12240–12251, 2018, doi: 10.1109/ACCESS.2018.2812844.</w:t>
      </w:r>
    </w:p>
    <w:p w14:paraId="5DDA41FF" w14:textId="77777777" w:rsidR="00D1641E" w:rsidRPr="002F2658" w:rsidRDefault="00D1641E" w:rsidP="00D1641E">
      <w:pPr>
        <w:widowControl w:val="0"/>
        <w:autoSpaceDE w:val="0"/>
        <w:autoSpaceDN w:val="0"/>
        <w:adjustRightInd w:val="0"/>
        <w:spacing w:line="240" w:lineRule="auto"/>
        <w:ind w:left="640" w:hanging="640"/>
        <w:rPr>
          <w:rFonts w:cs="Times New Roman"/>
          <w:noProof/>
          <w:szCs w:val="24"/>
          <w:lang w:val="lt-LT"/>
        </w:rPr>
      </w:pPr>
      <w:r w:rsidRPr="002F2658">
        <w:rPr>
          <w:rFonts w:cs="Times New Roman"/>
          <w:noProof/>
          <w:szCs w:val="24"/>
          <w:lang w:val="lt-LT"/>
        </w:rPr>
        <w:t>[7]</w:t>
      </w:r>
      <w:r w:rsidRPr="002F2658">
        <w:rPr>
          <w:rFonts w:cs="Times New Roman"/>
          <w:noProof/>
          <w:szCs w:val="24"/>
          <w:lang w:val="lt-LT"/>
        </w:rPr>
        <w:tab/>
        <w:t xml:space="preserve">A. Karp, H. Haury, and M. Davis, “From ABAC to ZBAC: The evolution of access control models,” </w:t>
      </w:r>
      <w:r w:rsidRPr="002F2658">
        <w:rPr>
          <w:rFonts w:cs="Times New Roman"/>
          <w:i/>
          <w:iCs/>
          <w:noProof/>
          <w:szCs w:val="24"/>
          <w:lang w:val="lt-LT"/>
        </w:rPr>
        <w:t>5th Eur. Conf. Inf. Manag. Eval. ECIME 2011</w:t>
      </w:r>
      <w:r w:rsidRPr="002F2658">
        <w:rPr>
          <w:rFonts w:cs="Times New Roman"/>
          <w:noProof/>
          <w:szCs w:val="24"/>
          <w:lang w:val="lt-LT"/>
        </w:rPr>
        <w:t>, vol. 9, no. 2, pp. 202–211, 2011.</w:t>
      </w:r>
    </w:p>
    <w:p w14:paraId="1922BAD1" w14:textId="77777777" w:rsidR="00D1641E" w:rsidRPr="002F2658" w:rsidRDefault="00D1641E" w:rsidP="00D1641E">
      <w:pPr>
        <w:widowControl w:val="0"/>
        <w:autoSpaceDE w:val="0"/>
        <w:autoSpaceDN w:val="0"/>
        <w:adjustRightInd w:val="0"/>
        <w:spacing w:line="240" w:lineRule="auto"/>
        <w:ind w:left="640" w:hanging="640"/>
        <w:rPr>
          <w:rFonts w:cs="Times New Roman"/>
          <w:noProof/>
          <w:szCs w:val="24"/>
          <w:lang w:val="lt-LT"/>
        </w:rPr>
      </w:pPr>
      <w:r w:rsidRPr="002F2658">
        <w:rPr>
          <w:rFonts w:cs="Times New Roman"/>
          <w:noProof/>
          <w:szCs w:val="24"/>
          <w:lang w:val="lt-LT"/>
        </w:rPr>
        <w:t>[8]</w:t>
      </w:r>
      <w:r w:rsidRPr="002F2658">
        <w:rPr>
          <w:rFonts w:cs="Times New Roman"/>
          <w:noProof/>
          <w:szCs w:val="24"/>
          <w:lang w:val="lt-LT"/>
        </w:rPr>
        <w:tab/>
        <w:t xml:space="preserve">L. Dongdong, X. Shiliang, Z. Yan, T. Fuxiao, N. Lei, and Z. Jia, “Role-based access control in educational administration system,” </w:t>
      </w:r>
      <w:r w:rsidRPr="002F2658">
        <w:rPr>
          <w:rFonts w:cs="Times New Roman"/>
          <w:i/>
          <w:iCs/>
          <w:noProof/>
          <w:szCs w:val="24"/>
          <w:lang w:val="lt-LT"/>
        </w:rPr>
        <w:t>MATEC Web Conf.</w:t>
      </w:r>
      <w:r w:rsidRPr="002F2658">
        <w:rPr>
          <w:rFonts w:cs="Times New Roman"/>
          <w:noProof/>
          <w:szCs w:val="24"/>
          <w:lang w:val="lt-LT"/>
        </w:rPr>
        <w:t>, vol. 139, pp. 1–8, 2017, doi: 10.1051/matecconf/201713900120.</w:t>
      </w:r>
    </w:p>
    <w:p w14:paraId="64659BF8" w14:textId="77777777" w:rsidR="00D1641E" w:rsidRPr="002F2658" w:rsidRDefault="00D1641E" w:rsidP="00D1641E">
      <w:pPr>
        <w:widowControl w:val="0"/>
        <w:autoSpaceDE w:val="0"/>
        <w:autoSpaceDN w:val="0"/>
        <w:adjustRightInd w:val="0"/>
        <w:spacing w:line="240" w:lineRule="auto"/>
        <w:ind w:left="640" w:hanging="640"/>
        <w:rPr>
          <w:rFonts w:cs="Times New Roman"/>
          <w:noProof/>
          <w:szCs w:val="24"/>
          <w:lang w:val="lt-LT"/>
        </w:rPr>
      </w:pPr>
      <w:r w:rsidRPr="002F2658">
        <w:rPr>
          <w:rFonts w:cs="Times New Roman"/>
          <w:noProof/>
          <w:szCs w:val="24"/>
          <w:lang w:val="lt-LT"/>
        </w:rPr>
        <w:t>[9]</w:t>
      </w:r>
      <w:r w:rsidRPr="002F2658">
        <w:rPr>
          <w:rFonts w:cs="Times New Roman"/>
          <w:noProof/>
          <w:szCs w:val="24"/>
          <w:lang w:val="lt-LT"/>
        </w:rPr>
        <w:tab/>
        <w:t xml:space="preserve">J. Li, Y. Tang, C. Mao, H. Lai, and J. Zhu, “Role based access control for social network sites,” </w:t>
      </w:r>
      <w:r w:rsidRPr="002F2658">
        <w:rPr>
          <w:rFonts w:cs="Times New Roman"/>
          <w:i/>
          <w:iCs/>
          <w:noProof/>
          <w:szCs w:val="24"/>
          <w:lang w:val="lt-LT"/>
        </w:rPr>
        <w:t>2009 Jt. Conf. Pervasive Comput. JCPC 2009</w:t>
      </w:r>
      <w:r w:rsidRPr="002F2658">
        <w:rPr>
          <w:rFonts w:cs="Times New Roman"/>
          <w:noProof/>
          <w:szCs w:val="24"/>
          <w:lang w:val="lt-LT"/>
        </w:rPr>
        <w:t>, pp. 389–393, 2009, doi: 10.1109/JCPC.2009.5420153.</w:t>
      </w:r>
    </w:p>
    <w:p w14:paraId="291D7434" w14:textId="77777777" w:rsidR="00D1641E" w:rsidRPr="002F2658" w:rsidRDefault="00D1641E" w:rsidP="00D1641E">
      <w:pPr>
        <w:widowControl w:val="0"/>
        <w:autoSpaceDE w:val="0"/>
        <w:autoSpaceDN w:val="0"/>
        <w:adjustRightInd w:val="0"/>
        <w:spacing w:line="240" w:lineRule="auto"/>
        <w:ind w:left="640" w:hanging="640"/>
        <w:rPr>
          <w:rFonts w:cs="Times New Roman"/>
          <w:noProof/>
          <w:lang w:val="lt-LT"/>
        </w:rPr>
      </w:pPr>
      <w:r w:rsidRPr="002F2658">
        <w:rPr>
          <w:rFonts w:cs="Times New Roman"/>
          <w:noProof/>
          <w:szCs w:val="24"/>
          <w:lang w:val="lt-LT"/>
        </w:rPr>
        <w:t>[10]</w:t>
      </w:r>
      <w:r w:rsidRPr="002F2658">
        <w:rPr>
          <w:rFonts w:cs="Times New Roman"/>
          <w:noProof/>
          <w:szCs w:val="24"/>
          <w:lang w:val="lt-LT"/>
        </w:rPr>
        <w:tab/>
        <w:t xml:space="preserve">W. T. Tsai and Q. Shao, “Role-based access-control using reference ontology in clouds,” </w:t>
      </w:r>
      <w:r w:rsidRPr="002F2658">
        <w:rPr>
          <w:rFonts w:cs="Times New Roman"/>
          <w:i/>
          <w:iCs/>
          <w:noProof/>
          <w:szCs w:val="24"/>
          <w:lang w:val="lt-LT"/>
        </w:rPr>
        <w:t>Proc. - 2011 10th Int. Symp. Auton. Decentralized Syst. ISADS 2011</w:t>
      </w:r>
      <w:r w:rsidRPr="002F2658">
        <w:rPr>
          <w:rFonts w:cs="Times New Roman"/>
          <w:noProof/>
          <w:szCs w:val="24"/>
          <w:lang w:val="lt-LT"/>
        </w:rPr>
        <w:t>, vol. 2, pp. 121–128, 2011, doi: 10.1109/ISADS.2011.21.</w:t>
      </w:r>
    </w:p>
    <w:p w14:paraId="41FB0F86" w14:textId="7F8E19C0" w:rsidR="00BF7339" w:rsidRPr="002F2658" w:rsidRDefault="00653DA4" w:rsidP="00BF7339">
      <w:pPr>
        <w:rPr>
          <w:rFonts w:cs="Times New Roman"/>
          <w:szCs w:val="24"/>
          <w:lang w:val="lt-LT"/>
        </w:rPr>
      </w:pPr>
      <w:r w:rsidRPr="002F2658">
        <w:rPr>
          <w:rFonts w:cs="Times New Roman"/>
          <w:szCs w:val="24"/>
          <w:lang w:val="lt-LT"/>
        </w:rPr>
        <w:fldChar w:fldCharType="end"/>
      </w:r>
    </w:p>
    <w:sectPr w:rsidR="00BF7339" w:rsidRPr="002F26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691DFC"/>
    <w:multiLevelType w:val="hybridMultilevel"/>
    <w:tmpl w:val="083639A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032966"/>
    <w:multiLevelType w:val="hybridMultilevel"/>
    <w:tmpl w:val="CB700D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6E3613"/>
    <w:multiLevelType w:val="hybridMultilevel"/>
    <w:tmpl w:val="64881B7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3FAA1A7C"/>
    <w:multiLevelType w:val="hybridMultilevel"/>
    <w:tmpl w:val="5F5E2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052F8D"/>
    <w:multiLevelType w:val="hybridMultilevel"/>
    <w:tmpl w:val="EA92764C"/>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 w15:restartNumberingAfterBreak="0">
    <w:nsid w:val="453D6CA1"/>
    <w:multiLevelType w:val="hybridMultilevel"/>
    <w:tmpl w:val="72A0F3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C21412F"/>
    <w:multiLevelType w:val="hybridMultilevel"/>
    <w:tmpl w:val="E488F0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88A638D"/>
    <w:multiLevelType w:val="hybridMultilevel"/>
    <w:tmpl w:val="E2EC0E5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8" w15:restartNumberingAfterBreak="0">
    <w:nsid w:val="5CAA26DB"/>
    <w:multiLevelType w:val="hybridMultilevel"/>
    <w:tmpl w:val="B15A817E"/>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497303760">
    <w:abstractNumId w:val="7"/>
  </w:num>
  <w:num w:numId="2" w16cid:durableId="445931877">
    <w:abstractNumId w:val="2"/>
  </w:num>
  <w:num w:numId="3" w16cid:durableId="145823133">
    <w:abstractNumId w:val="4"/>
  </w:num>
  <w:num w:numId="4" w16cid:durableId="1322150838">
    <w:abstractNumId w:val="8"/>
  </w:num>
  <w:num w:numId="5" w16cid:durableId="1977711618">
    <w:abstractNumId w:val="3"/>
  </w:num>
  <w:num w:numId="6" w16cid:durableId="1335840824">
    <w:abstractNumId w:val="5"/>
  </w:num>
  <w:num w:numId="7" w16cid:durableId="1016616218">
    <w:abstractNumId w:val="1"/>
  </w:num>
  <w:num w:numId="8" w16cid:durableId="484274957">
    <w:abstractNumId w:val="0"/>
  </w:num>
  <w:num w:numId="9" w16cid:durableId="207292249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4299"/>
    <w:rsid w:val="00011C8B"/>
    <w:rsid w:val="00017B14"/>
    <w:rsid w:val="00023D9E"/>
    <w:rsid w:val="000377B0"/>
    <w:rsid w:val="00042671"/>
    <w:rsid w:val="000464DE"/>
    <w:rsid w:val="00047D91"/>
    <w:rsid w:val="00055D42"/>
    <w:rsid w:val="000623A6"/>
    <w:rsid w:val="00076F50"/>
    <w:rsid w:val="00080A6A"/>
    <w:rsid w:val="00091269"/>
    <w:rsid w:val="000946F3"/>
    <w:rsid w:val="00094E9F"/>
    <w:rsid w:val="000962EA"/>
    <w:rsid w:val="000B332D"/>
    <w:rsid w:val="000B7C4A"/>
    <w:rsid w:val="000C0F7F"/>
    <w:rsid w:val="000C64DC"/>
    <w:rsid w:val="000D0C45"/>
    <w:rsid w:val="000D0E66"/>
    <w:rsid w:val="000D2A1F"/>
    <w:rsid w:val="000D6016"/>
    <w:rsid w:val="000E0247"/>
    <w:rsid w:val="000E55A1"/>
    <w:rsid w:val="000F3A22"/>
    <w:rsid w:val="000F5C8D"/>
    <w:rsid w:val="000F75CA"/>
    <w:rsid w:val="001027DA"/>
    <w:rsid w:val="00102880"/>
    <w:rsid w:val="00103A97"/>
    <w:rsid w:val="001070B1"/>
    <w:rsid w:val="00114F74"/>
    <w:rsid w:val="00115621"/>
    <w:rsid w:val="00117632"/>
    <w:rsid w:val="00135BBD"/>
    <w:rsid w:val="00142027"/>
    <w:rsid w:val="00150FC4"/>
    <w:rsid w:val="00151201"/>
    <w:rsid w:val="00157EB5"/>
    <w:rsid w:val="00165912"/>
    <w:rsid w:val="00174B16"/>
    <w:rsid w:val="0017567C"/>
    <w:rsid w:val="00177575"/>
    <w:rsid w:val="00182948"/>
    <w:rsid w:val="001A2B46"/>
    <w:rsid w:val="001A64EB"/>
    <w:rsid w:val="001C744B"/>
    <w:rsid w:val="001D43AE"/>
    <w:rsid w:val="001E77F9"/>
    <w:rsid w:val="002033E5"/>
    <w:rsid w:val="002066B8"/>
    <w:rsid w:val="00214174"/>
    <w:rsid w:val="00214C2C"/>
    <w:rsid w:val="00226A8B"/>
    <w:rsid w:val="002342A9"/>
    <w:rsid w:val="00252FA6"/>
    <w:rsid w:val="002547FB"/>
    <w:rsid w:val="00255427"/>
    <w:rsid w:val="002650BA"/>
    <w:rsid w:val="0026637F"/>
    <w:rsid w:val="00266F4A"/>
    <w:rsid w:val="002671DD"/>
    <w:rsid w:val="002704D5"/>
    <w:rsid w:val="00270B1B"/>
    <w:rsid w:val="00281DBC"/>
    <w:rsid w:val="002B449E"/>
    <w:rsid w:val="002B71A7"/>
    <w:rsid w:val="002C1147"/>
    <w:rsid w:val="002C209E"/>
    <w:rsid w:val="002C6772"/>
    <w:rsid w:val="002C6E48"/>
    <w:rsid w:val="002D2B57"/>
    <w:rsid w:val="002D404C"/>
    <w:rsid w:val="002D4BA9"/>
    <w:rsid w:val="002D58C9"/>
    <w:rsid w:val="002D5C6A"/>
    <w:rsid w:val="002E2B4D"/>
    <w:rsid w:val="002F1280"/>
    <w:rsid w:val="002F2658"/>
    <w:rsid w:val="002F2AE0"/>
    <w:rsid w:val="002F36EA"/>
    <w:rsid w:val="002F4EFE"/>
    <w:rsid w:val="00316CA7"/>
    <w:rsid w:val="0032264B"/>
    <w:rsid w:val="00336107"/>
    <w:rsid w:val="00341F5D"/>
    <w:rsid w:val="00366C51"/>
    <w:rsid w:val="0037031D"/>
    <w:rsid w:val="00370CAC"/>
    <w:rsid w:val="00371920"/>
    <w:rsid w:val="003775DF"/>
    <w:rsid w:val="00380518"/>
    <w:rsid w:val="00385FE6"/>
    <w:rsid w:val="003874EF"/>
    <w:rsid w:val="003918C0"/>
    <w:rsid w:val="003A77CC"/>
    <w:rsid w:val="003C3A99"/>
    <w:rsid w:val="003C771F"/>
    <w:rsid w:val="003C77FA"/>
    <w:rsid w:val="003C7E14"/>
    <w:rsid w:val="003D7B24"/>
    <w:rsid w:val="003E1B60"/>
    <w:rsid w:val="003E39A9"/>
    <w:rsid w:val="003F6A11"/>
    <w:rsid w:val="003F6C8E"/>
    <w:rsid w:val="003F6F30"/>
    <w:rsid w:val="00403628"/>
    <w:rsid w:val="00411345"/>
    <w:rsid w:val="00413248"/>
    <w:rsid w:val="00435467"/>
    <w:rsid w:val="004464AA"/>
    <w:rsid w:val="0044744E"/>
    <w:rsid w:val="00447567"/>
    <w:rsid w:val="00457948"/>
    <w:rsid w:val="004650D2"/>
    <w:rsid w:val="00465523"/>
    <w:rsid w:val="00475B61"/>
    <w:rsid w:val="0047759F"/>
    <w:rsid w:val="00483594"/>
    <w:rsid w:val="0048697A"/>
    <w:rsid w:val="00486D0B"/>
    <w:rsid w:val="004925A8"/>
    <w:rsid w:val="0049370C"/>
    <w:rsid w:val="004A1678"/>
    <w:rsid w:val="004A2187"/>
    <w:rsid w:val="004A2723"/>
    <w:rsid w:val="004D7549"/>
    <w:rsid w:val="004E13D3"/>
    <w:rsid w:val="004E2352"/>
    <w:rsid w:val="004F1F6F"/>
    <w:rsid w:val="004F24F8"/>
    <w:rsid w:val="004F759C"/>
    <w:rsid w:val="005001B9"/>
    <w:rsid w:val="005034EA"/>
    <w:rsid w:val="0050432F"/>
    <w:rsid w:val="00512BD6"/>
    <w:rsid w:val="00517E4A"/>
    <w:rsid w:val="00520CA2"/>
    <w:rsid w:val="0053309F"/>
    <w:rsid w:val="005373F3"/>
    <w:rsid w:val="0055682A"/>
    <w:rsid w:val="00556AC7"/>
    <w:rsid w:val="005601F2"/>
    <w:rsid w:val="005860A8"/>
    <w:rsid w:val="00593E2B"/>
    <w:rsid w:val="0059503A"/>
    <w:rsid w:val="005A2155"/>
    <w:rsid w:val="005B2BB8"/>
    <w:rsid w:val="005B3C72"/>
    <w:rsid w:val="005C03E7"/>
    <w:rsid w:val="005D6740"/>
    <w:rsid w:val="005E7505"/>
    <w:rsid w:val="005F2687"/>
    <w:rsid w:val="00603AA1"/>
    <w:rsid w:val="00611990"/>
    <w:rsid w:val="00617B3D"/>
    <w:rsid w:val="006209BE"/>
    <w:rsid w:val="00623468"/>
    <w:rsid w:val="00631871"/>
    <w:rsid w:val="00635A44"/>
    <w:rsid w:val="006472E2"/>
    <w:rsid w:val="00651688"/>
    <w:rsid w:val="00651EC7"/>
    <w:rsid w:val="00653DA4"/>
    <w:rsid w:val="00654B4C"/>
    <w:rsid w:val="00655FF9"/>
    <w:rsid w:val="006763CD"/>
    <w:rsid w:val="006804B3"/>
    <w:rsid w:val="00685A99"/>
    <w:rsid w:val="0069250A"/>
    <w:rsid w:val="006964EB"/>
    <w:rsid w:val="006A3B52"/>
    <w:rsid w:val="006A4E6E"/>
    <w:rsid w:val="006B58B9"/>
    <w:rsid w:val="006E0523"/>
    <w:rsid w:val="006E34D2"/>
    <w:rsid w:val="006E3771"/>
    <w:rsid w:val="006F7B0E"/>
    <w:rsid w:val="006F7E30"/>
    <w:rsid w:val="007036E6"/>
    <w:rsid w:val="00704B6B"/>
    <w:rsid w:val="00710351"/>
    <w:rsid w:val="00721C8A"/>
    <w:rsid w:val="00723EF5"/>
    <w:rsid w:val="00731B18"/>
    <w:rsid w:val="00746230"/>
    <w:rsid w:val="007475AE"/>
    <w:rsid w:val="0074762C"/>
    <w:rsid w:val="00752D64"/>
    <w:rsid w:val="007567BF"/>
    <w:rsid w:val="00760DD9"/>
    <w:rsid w:val="007646DD"/>
    <w:rsid w:val="007674FB"/>
    <w:rsid w:val="00775A8F"/>
    <w:rsid w:val="00782D8E"/>
    <w:rsid w:val="0078549C"/>
    <w:rsid w:val="00786E6A"/>
    <w:rsid w:val="007B1853"/>
    <w:rsid w:val="007B2165"/>
    <w:rsid w:val="007B4067"/>
    <w:rsid w:val="007E2E04"/>
    <w:rsid w:val="007E50D6"/>
    <w:rsid w:val="007F1963"/>
    <w:rsid w:val="007F2AE7"/>
    <w:rsid w:val="008013AE"/>
    <w:rsid w:val="00803BA1"/>
    <w:rsid w:val="008057BF"/>
    <w:rsid w:val="0081288C"/>
    <w:rsid w:val="008222D3"/>
    <w:rsid w:val="008313E9"/>
    <w:rsid w:val="00837E76"/>
    <w:rsid w:val="008604D1"/>
    <w:rsid w:val="00862247"/>
    <w:rsid w:val="00867C96"/>
    <w:rsid w:val="008749C8"/>
    <w:rsid w:val="00892767"/>
    <w:rsid w:val="00894282"/>
    <w:rsid w:val="008966E6"/>
    <w:rsid w:val="008B1A62"/>
    <w:rsid w:val="008C4611"/>
    <w:rsid w:val="008C5FB2"/>
    <w:rsid w:val="008D6F23"/>
    <w:rsid w:val="008F4258"/>
    <w:rsid w:val="00910022"/>
    <w:rsid w:val="009138EE"/>
    <w:rsid w:val="00920FC3"/>
    <w:rsid w:val="00927026"/>
    <w:rsid w:val="00937621"/>
    <w:rsid w:val="00941CDA"/>
    <w:rsid w:val="00942775"/>
    <w:rsid w:val="009503DB"/>
    <w:rsid w:val="009542D6"/>
    <w:rsid w:val="00957F5A"/>
    <w:rsid w:val="00965535"/>
    <w:rsid w:val="00967B3B"/>
    <w:rsid w:val="00980124"/>
    <w:rsid w:val="00981DE2"/>
    <w:rsid w:val="00993343"/>
    <w:rsid w:val="009A2A42"/>
    <w:rsid w:val="009C0E71"/>
    <w:rsid w:val="009E21A1"/>
    <w:rsid w:val="009E671E"/>
    <w:rsid w:val="009F0AE9"/>
    <w:rsid w:val="009F4948"/>
    <w:rsid w:val="00A066EC"/>
    <w:rsid w:val="00A12FE8"/>
    <w:rsid w:val="00A142C2"/>
    <w:rsid w:val="00A146F6"/>
    <w:rsid w:val="00A20296"/>
    <w:rsid w:val="00A334BE"/>
    <w:rsid w:val="00A376EC"/>
    <w:rsid w:val="00A40F5D"/>
    <w:rsid w:val="00A461DF"/>
    <w:rsid w:val="00A55F54"/>
    <w:rsid w:val="00A73992"/>
    <w:rsid w:val="00A76330"/>
    <w:rsid w:val="00A77A7C"/>
    <w:rsid w:val="00A9054C"/>
    <w:rsid w:val="00A909FF"/>
    <w:rsid w:val="00A9248F"/>
    <w:rsid w:val="00AA5550"/>
    <w:rsid w:val="00AB5668"/>
    <w:rsid w:val="00AB6172"/>
    <w:rsid w:val="00AB7EC2"/>
    <w:rsid w:val="00AC53FD"/>
    <w:rsid w:val="00AC7DAC"/>
    <w:rsid w:val="00AD5BCC"/>
    <w:rsid w:val="00AE1E11"/>
    <w:rsid w:val="00AE606A"/>
    <w:rsid w:val="00AE6B4C"/>
    <w:rsid w:val="00AF609D"/>
    <w:rsid w:val="00B145A6"/>
    <w:rsid w:val="00B15CEA"/>
    <w:rsid w:val="00B179C1"/>
    <w:rsid w:val="00B21595"/>
    <w:rsid w:val="00B30CE1"/>
    <w:rsid w:val="00B351C7"/>
    <w:rsid w:val="00B36413"/>
    <w:rsid w:val="00B4406C"/>
    <w:rsid w:val="00B46553"/>
    <w:rsid w:val="00B61F08"/>
    <w:rsid w:val="00B64738"/>
    <w:rsid w:val="00B72A75"/>
    <w:rsid w:val="00B776EE"/>
    <w:rsid w:val="00B83F2F"/>
    <w:rsid w:val="00B932D8"/>
    <w:rsid w:val="00B933C9"/>
    <w:rsid w:val="00BB30DA"/>
    <w:rsid w:val="00BB4AD6"/>
    <w:rsid w:val="00BC4113"/>
    <w:rsid w:val="00BC7EA0"/>
    <w:rsid w:val="00BC7F28"/>
    <w:rsid w:val="00BD1019"/>
    <w:rsid w:val="00BD6BCB"/>
    <w:rsid w:val="00BD6E35"/>
    <w:rsid w:val="00BD791E"/>
    <w:rsid w:val="00BE3D89"/>
    <w:rsid w:val="00BF10AA"/>
    <w:rsid w:val="00BF2317"/>
    <w:rsid w:val="00BF7339"/>
    <w:rsid w:val="00C12C37"/>
    <w:rsid w:val="00C1301C"/>
    <w:rsid w:val="00C26376"/>
    <w:rsid w:val="00C5071E"/>
    <w:rsid w:val="00C626F0"/>
    <w:rsid w:val="00C6334B"/>
    <w:rsid w:val="00C64D77"/>
    <w:rsid w:val="00C733FB"/>
    <w:rsid w:val="00C75F7A"/>
    <w:rsid w:val="00C80069"/>
    <w:rsid w:val="00C83B52"/>
    <w:rsid w:val="00C85DF2"/>
    <w:rsid w:val="00C8678A"/>
    <w:rsid w:val="00C91EE5"/>
    <w:rsid w:val="00C9259E"/>
    <w:rsid w:val="00CB48EE"/>
    <w:rsid w:val="00CC07BF"/>
    <w:rsid w:val="00CC76C2"/>
    <w:rsid w:val="00CD3014"/>
    <w:rsid w:val="00CE224A"/>
    <w:rsid w:val="00CE5F75"/>
    <w:rsid w:val="00CE60DB"/>
    <w:rsid w:val="00D0044A"/>
    <w:rsid w:val="00D01EB4"/>
    <w:rsid w:val="00D06191"/>
    <w:rsid w:val="00D10D52"/>
    <w:rsid w:val="00D1641E"/>
    <w:rsid w:val="00D27029"/>
    <w:rsid w:val="00D27251"/>
    <w:rsid w:val="00D37B46"/>
    <w:rsid w:val="00D451EE"/>
    <w:rsid w:val="00D4787A"/>
    <w:rsid w:val="00D50E04"/>
    <w:rsid w:val="00D64422"/>
    <w:rsid w:val="00D75E1B"/>
    <w:rsid w:val="00D80A36"/>
    <w:rsid w:val="00DC03F1"/>
    <w:rsid w:val="00DC586C"/>
    <w:rsid w:val="00DF488E"/>
    <w:rsid w:val="00DF610A"/>
    <w:rsid w:val="00E0348D"/>
    <w:rsid w:val="00E11A2B"/>
    <w:rsid w:val="00E1298F"/>
    <w:rsid w:val="00E214BA"/>
    <w:rsid w:val="00E25B92"/>
    <w:rsid w:val="00E31B5A"/>
    <w:rsid w:val="00E414CE"/>
    <w:rsid w:val="00E4349A"/>
    <w:rsid w:val="00E47556"/>
    <w:rsid w:val="00E80DD0"/>
    <w:rsid w:val="00E85456"/>
    <w:rsid w:val="00EA032B"/>
    <w:rsid w:val="00EA5308"/>
    <w:rsid w:val="00EA5B6E"/>
    <w:rsid w:val="00EB4299"/>
    <w:rsid w:val="00EB68E0"/>
    <w:rsid w:val="00EC4E50"/>
    <w:rsid w:val="00EE2C4B"/>
    <w:rsid w:val="00EE74BB"/>
    <w:rsid w:val="00EE7F11"/>
    <w:rsid w:val="00EF093C"/>
    <w:rsid w:val="00EF277D"/>
    <w:rsid w:val="00EF5A03"/>
    <w:rsid w:val="00F12537"/>
    <w:rsid w:val="00F12817"/>
    <w:rsid w:val="00F21CAE"/>
    <w:rsid w:val="00F3558A"/>
    <w:rsid w:val="00F4028A"/>
    <w:rsid w:val="00F45CBF"/>
    <w:rsid w:val="00F52533"/>
    <w:rsid w:val="00F544CD"/>
    <w:rsid w:val="00F742D2"/>
    <w:rsid w:val="00F76782"/>
    <w:rsid w:val="00F76EBD"/>
    <w:rsid w:val="00F8052F"/>
    <w:rsid w:val="00F8231C"/>
    <w:rsid w:val="00F90D81"/>
    <w:rsid w:val="00FA411F"/>
    <w:rsid w:val="00FC16CA"/>
    <w:rsid w:val="00FD524A"/>
    <w:rsid w:val="00FD54F3"/>
    <w:rsid w:val="00FE6055"/>
    <w:rsid w:val="00FE7801"/>
    <w:rsid w:val="00FF21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581405"/>
  <w15:docId w15:val="{91E79F3D-57F3-B24C-8255-91ED41DFB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248"/>
    <w:rPr>
      <w:rFonts w:ascii="Times New Roman" w:hAnsi="Times New Roman"/>
      <w:sz w:val="24"/>
    </w:rPr>
  </w:style>
  <w:style w:type="paragraph" w:styleId="Heading1">
    <w:name w:val="heading 1"/>
    <w:basedOn w:val="Normal"/>
    <w:next w:val="Normal"/>
    <w:link w:val="Heading1Char"/>
    <w:uiPriority w:val="9"/>
    <w:qFormat/>
    <w:rsid w:val="00655FF9"/>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655FF9"/>
    <w:pPr>
      <w:keepNext/>
      <w:keepLines/>
      <w:spacing w:before="40" w:after="0"/>
      <w:outlineLvl w:val="1"/>
    </w:pPr>
    <w:rPr>
      <w:rFonts w:eastAsiaTheme="majorEastAsia" w:cstheme="majorBidi"/>
      <w:b/>
      <w:sz w:val="32"/>
      <w:szCs w:val="26"/>
    </w:rPr>
  </w:style>
  <w:style w:type="paragraph" w:styleId="Heading3">
    <w:name w:val="heading 3"/>
    <w:basedOn w:val="Normal"/>
    <w:next w:val="Normal"/>
    <w:link w:val="Heading3Char"/>
    <w:uiPriority w:val="9"/>
    <w:unhideWhenUsed/>
    <w:qFormat/>
    <w:rsid w:val="00655FF9"/>
    <w:pPr>
      <w:keepNext/>
      <w:keepLines/>
      <w:spacing w:before="40" w:after="0"/>
      <w:outlineLvl w:val="2"/>
    </w:pPr>
    <w:rPr>
      <w:rFonts w:eastAsiaTheme="majorEastAsia" w:cstheme="majorBidi"/>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5FF9"/>
    <w:rPr>
      <w:rFonts w:ascii="Times New Roman" w:eastAsiaTheme="majorEastAsia" w:hAnsi="Times New Roman" w:cstheme="majorBidi"/>
      <w:b/>
      <w:sz w:val="36"/>
      <w:szCs w:val="32"/>
    </w:rPr>
  </w:style>
  <w:style w:type="paragraph" w:styleId="ListParagraph">
    <w:name w:val="List Paragraph"/>
    <w:basedOn w:val="Normal"/>
    <w:uiPriority w:val="34"/>
    <w:qFormat/>
    <w:rsid w:val="00FE6055"/>
    <w:pPr>
      <w:ind w:left="720"/>
      <w:contextualSpacing/>
    </w:pPr>
  </w:style>
  <w:style w:type="character" w:customStyle="1" w:styleId="Heading2Char">
    <w:name w:val="Heading 2 Char"/>
    <w:basedOn w:val="DefaultParagraphFont"/>
    <w:link w:val="Heading2"/>
    <w:uiPriority w:val="9"/>
    <w:rsid w:val="00655FF9"/>
    <w:rPr>
      <w:rFonts w:ascii="Times New Roman" w:eastAsiaTheme="majorEastAsia" w:hAnsi="Times New Roman" w:cstheme="majorBidi"/>
      <w:b/>
      <w:sz w:val="32"/>
      <w:szCs w:val="26"/>
    </w:rPr>
  </w:style>
  <w:style w:type="paragraph" w:styleId="Caption">
    <w:name w:val="caption"/>
    <w:basedOn w:val="Normal"/>
    <w:next w:val="Normal"/>
    <w:uiPriority w:val="35"/>
    <w:unhideWhenUsed/>
    <w:qFormat/>
    <w:rsid w:val="0061199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15CEA"/>
    <w:pPr>
      <w:spacing w:after="0"/>
    </w:pPr>
  </w:style>
  <w:style w:type="character" w:styleId="Hyperlink">
    <w:name w:val="Hyperlink"/>
    <w:basedOn w:val="DefaultParagraphFont"/>
    <w:uiPriority w:val="99"/>
    <w:unhideWhenUsed/>
    <w:rsid w:val="00B15CEA"/>
    <w:rPr>
      <w:color w:val="0563C1" w:themeColor="hyperlink"/>
      <w:u w:val="single"/>
    </w:rPr>
  </w:style>
  <w:style w:type="paragraph" w:styleId="TOCHeading">
    <w:name w:val="TOC Heading"/>
    <w:basedOn w:val="Heading1"/>
    <w:next w:val="Normal"/>
    <w:uiPriority w:val="39"/>
    <w:unhideWhenUsed/>
    <w:qFormat/>
    <w:rsid w:val="00B15CEA"/>
    <w:pPr>
      <w:outlineLvl w:val="9"/>
    </w:pPr>
  </w:style>
  <w:style w:type="paragraph" w:styleId="TOC1">
    <w:name w:val="toc 1"/>
    <w:basedOn w:val="Normal"/>
    <w:next w:val="Normal"/>
    <w:autoRedefine/>
    <w:uiPriority w:val="39"/>
    <w:unhideWhenUsed/>
    <w:rsid w:val="00B15CEA"/>
    <w:pPr>
      <w:spacing w:after="100"/>
    </w:pPr>
  </w:style>
  <w:style w:type="paragraph" w:styleId="TOC2">
    <w:name w:val="toc 2"/>
    <w:basedOn w:val="Normal"/>
    <w:next w:val="Normal"/>
    <w:autoRedefine/>
    <w:uiPriority w:val="39"/>
    <w:unhideWhenUsed/>
    <w:rsid w:val="00B15CEA"/>
    <w:pPr>
      <w:spacing w:after="100"/>
      <w:ind w:left="240"/>
    </w:pPr>
  </w:style>
  <w:style w:type="paragraph" w:customStyle="1" w:styleId="Autorius">
    <w:name w:val="Autorius"/>
    <w:basedOn w:val="Normal"/>
    <w:rsid w:val="001027DA"/>
    <w:pPr>
      <w:tabs>
        <w:tab w:val="left" w:pos="6096"/>
      </w:tabs>
      <w:spacing w:before="120" w:after="0" w:line="240" w:lineRule="auto"/>
      <w:ind w:left="5387"/>
      <w:jc w:val="both"/>
    </w:pPr>
    <w:rPr>
      <w:rFonts w:eastAsia="Times New Roman" w:cs="Times New Roman"/>
      <w:szCs w:val="20"/>
      <w:lang w:val="lt-LT"/>
    </w:rPr>
  </w:style>
  <w:style w:type="paragraph" w:styleId="NoSpacing">
    <w:name w:val="No Spacing"/>
    <w:uiPriority w:val="1"/>
    <w:qFormat/>
    <w:rsid w:val="00837E76"/>
    <w:pPr>
      <w:spacing w:after="0" w:line="240" w:lineRule="auto"/>
    </w:pPr>
    <w:rPr>
      <w:rFonts w:ascii="Times New Roman" w:hAnsi="Times New Roman"/>
      <w:sz w:val="24"/>
    </w:rPr>
  </w:style>
  <w:style w:type="table" w:styleId="TableGrid">
    <w:name w:val="Table Grid"/>
    <w:basedOn w:val="TableNormal"/>
    <w:uiPriority w:val="39"/>
    <w:rsid w:val="00F402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55FF9"/>
    <w:rPr>
      <w:rFonts w:ascii="Times New Roman" w:eastAsiaTheme="majorEastAsia" w:hAnsi="Times New Roman" w:cstheme="majorBidi"/>
      <w:b/>
      <w:sz w:val="28"/>
      <w:szCs w:val="24"/>
    </w:rPr>
  </w:style>
  <w:style w:type="paragraph" w:styleId="TOC3">
    <w:name w:val="toc 3"/>
    <w:basedOn w:val="Normal"/>
    <w:next w:val="Normal"/>
    <w:autoRedefine/>
    <w:uiPriority w:val="39"/>
    <w:unhideWhenUsed/>
    <w:rsid w:val="00731B18"/>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9944725">
      <w:bodyDiv w:val="1"/>
      <w:marLeft w:val="0"/>
      <w:marRight w:val="0"/>
      <w:marTop w:val="0"/>
      <w:marBottom w:val="0"/>
      <w:divBdr>
        <w:top w:val="none" w:sz="0" w:space="0" w:color="auto"/>
        <w:left w:val="none" w:sz="0" w:space="0" w:color="auto"/>
        <w:bottom w:val="none" w:sz="0" w:space="0" w:color="auto"/>
        <w:right w:val="none" w:sz="0" w:space="0" w:color="auto"/>
      </w:divBdr>
    </w:div>
    <w:div w:id="485124901">
      <w:bodyDiv w:val="1"/>
      <w:marLeft w:val="0"/>
      <w:marRight w:val="0"/>
      <w:marTop w:val="0"/>
      <w:marBottom w:val="0"/>
      <w:divBdr>
        <w:top w:val="none" w:sz="0" w:space="0" w:color="auto"/>
        <w:left w:val="none" w:sz="0" w:space="0" w:color="auto"/>
        <w:bottom w:val="none" w:sz="0" w:space="0" w:color="auto"/>
        <w:right w:val="none" w:sz="0" w:space="0" w:color="auto"/>
      </w:divBdr>
    </w:div>
    <w:div w:id="501552837">
      <w:bodyDiv w:val="1"/>
      <w:marLeft w:val="0"/>
      <w:marRight w:val="0"/>
      <w:marTop w:val="0"/>
      <w:marBottom w:val="0"/>
      <w:divBdr>
        <w:top w:val="none" w:sz="0" w:space="0" w:color="auto"/>
        <w:left w:val="none" w:sz="0" w:space="0" w:color="auto"/>
        <w:bottom w:val="none" w:sz="0" w:space="0" w:color="auto"/>
        <w:right w:val="none" w:sz="0" w:space="0" w:color="auto"/>
      </w:divBdr>
    </w:div>
    <w:div w:id="1412654368">
      <w:bodyDiv w:val="1"/>
      <w:marLeft w:val="0"/>
      <w:marRight w:val="0"/>
      <w:marTop w:val="0"/>
      <w:marBottom w:val="0"/>
      <w:divBdr>
        <w:top w:val="none" w:sz="0" w:space="0" w:color="auto"/>
        <w:left w:val="none" w:sz="0" w:space="0" w:color="auto"/>
        <w:bottom w:val="none" w:sz="0" w:space="0" w:color="auto"/>
        <w:right w:val="none" w:sz="0" w:space="0" w:color="auto"/>
      </w:divBdr>
    </w:div>
    <w:div w:id="2032682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jp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9267114-88F0-4A68-AB3B-B2DCDE75E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9504</Words>
  <Characters>54178</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gijus</dc:creator>
  <cp:keywords/>
  <dc:description/>
  <cp:lastModifiedBy>Kiudys Eligijus</cp:lastModifiedBy>
  <cp:revision>3</cp:revision>
  <cp:lastPrinted>2022-05-18T12:10:00Z</cp:lastPrinted>
  <dcterms:created xsi:type="dcterms:W3CDTF">2022-06-21T00:35:00Z</dcterms:created>
  <dcterms:modified xsi:type="dcterms:W3CDTF">2022-06-21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8d9531a-9f10-301e-91fc-bbaf47fe12bf</vt:lpwstr>
  </property>
  <property fmtid="{D5CDD505-2E9C-101B-9397-08002B2CF9AE}" pid="24" name="Mendeley Citation Style_1">
    <vt:lpwstr>http://www.zotero.org/styles/ieee</vt:lpwstr>
  </property>
</Properties>
</file>